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40637941"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xml:space="preserve">. We will also </w:t>
      </w:r>
      <w:r w:rsidR="001D04E7">
        <w:t>look at</w:t>
      </w:r>
      <w:r w:rsidR="00BF52FB">
        <w:t xml:space="preserve"> </w:t>
      </w:r>
      <w:r w:rsidR="00751443">
        <w:t>technologies that are important in understanding</w:t>
      </w:r>
      <w:r w:rsidR="006D5637">
        <w:t xml:space="preserve"> device detection as a general concept, as well as</w:t>
      </w:r>
      <w:r w:rsidR="00751443">
        <w:t xml:space="preserve"> </w:t>
      </w:r>
      <w:r w:rsidR="000A7273">
        <w:t>our</w:t>
      </w:r>
      <w:r w:rsidR="00751443">
        <w:t xml:space="preserv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52236927"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665421" w:rsidRPr="000048F2" w:rsidRDefault="00665421"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665421" w:rsidRPr="000048F2" w:rsidRDefault="00665421"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head&gt;</w:t>
                              </w:r>
                            </w:p>
                            <w:p w14:paraId="3FBC28C8"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665421" w:rsidRPr="000048F2" w:rsidRDefault="00665421" w:rsidP="007D491D">
                              <w:pPr>
                                <w:rPr>
                                  <w:rFonts w:ascii="Consolas" w:hAnsi="Consolas"/>
                                  <w:sz w:val="20"/>
                                  <w:szCs w:val="20"/>
                                </w:rPr>
                              </w:pPr>
                              <w:r w:rsidRPr="000048F2">
                                <w:rPr>
                                  <w:rFonts w:ascii="Consolas" w:hAnsi="Consolas"/>
                                  <w:sz w:val="20"/>
                                  <w:szCs w:val="20"/>
                                </w:rPr>
                                <w:t xml:space="preserve">  &lt;/body&gt;</w:t>
                              </w:r>
                            </w:p>
                            <w:p w14:paraId="36AA1D93" w14:textId="77777777" w:rsidR="00665421" w:rsidRPr="000048F2" w:rsidRDefault="00665421"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665421" w:rsidRDefault="00665421" w:rsidP="007D491D">
                              <w:pPr>
                                <w:pStyle w:val="Caption"/>
                              </w:pPr>
                              <w:bookmarkStart w:id="0" w:name="_Ref217458642"/>
                              <w:r>
                                <w:t xml:space="preserve">Code Snippet </w:t>
                              </w:r>
                              <w:fldSimple w:instr=" SEQ Code_Snippet \* ARABIC ">
                                <w:r>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163AF4" w:rsidRDefault="00163AF4" w:rsidP="007D491D">
                        <w:pPr>
                          <w:pStyle w:val="Caption"/>
                        </w:pPr>
                        <w:bookmarkStart w:id="2" w:name="_Ref217458642"/>
                        <w:r>
                          <w:t xml:space="preserve">Code Snippet </w:t>
                        </w:r>
                        <w:r w:rsidR="00084E8F">
                          <w:fldChar w:fldCharType="begin"/>
                        </w:r>
                        <w:r w:rsidR="00084E8F">
                          <w:instrText xml:space="preserve"> SEQ Code</w:instrText>
                        </w:r>
                        <w:r w:rsidR="00084E8F">
                          <w:instrText xml:space="preserve">_Snippet \* ARABIC </w:instrText>
                        </w:r>
                        <w:r w:rsidR="00084E8F">
                          <w:fldChar w:fldCharType="separate"/>
                        </w:r>
                        <w:r w:rsidR="000A7273">
                          <w:rPr>
                            <w:noProof/>
                          </w:rPr>
                          <w:t>1</w:t>
                        </w:r>
                        <w:r w:rsidR="00084E8F">
                          <w:rPr>
                            <w:noProof/>
                          </w:rPr>
                          <w:fldChar w:fldCharType="end"/>
                        </w:r>
                        <w:bookmarkEnd w:id="2"/>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w:t>
      </w:r>
      <w:r w:rsidR="00AD0249">
        <w:t>ion that can be displayed in a W</w:t>
      </w:r>
      <w:r w:rsidR="008F197D">
        <w:t>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C11E4B">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8D56FA">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8D56FA">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8D56FA">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 xml:space="preserve">which gives the ability to classify similar elements. This can be used for both semantic and presentational </w:t>
      </w:r>
      <w:r w:rsidR="004F7D62">
        <w:lastRenderedPageBreak/>
        <w:t>purposes.</w:t>
      </w:r>
    </w:p>
    <w:p w14:paraId="22B91214" w14:textId="13CAA74C" w:rsidR="00B861C4" w:rsidRDefault="00AF4B4F" w:rsidP="004A643E">
      <w:pPr>
        <w:spacing w:line="360" w:lineRule="auto"/>
        <w:jc w:val="both"/>
      </w:pPr>
      <w:r>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534C7055"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w:t>
      </w:r>
      <w:r w:rsidR="006D3A14">
        <w:t xml:space="preserve"> for</w:t>
      </w:r>
      <w:r w:rsidR="007628EA">
        <w:t xml:space="preserve"> HTML 5 features in browsers such as Int</w:t>
      </w:r>
      <w:r w:rsidR="00F028B5">
        <w:t>ernet</w:t>
      </w:r>
      <w:r w:rsidR="003B065D">
        <w:t xml:space="preserve"> Explorer (IE) 8 and older, as these</w:t>
      </w:r>
      <w:r w:rsidR="00173F38">
        <w:t xml:space="preserve"> do no</w:t>
      </w:r>
      <w:r w:rsidR="00F028B5">
        <w:t xml:space="preserve">t support </w:t>
      </w:r>
      <w:r w:rsidR="00F028B5">
        <w:lastRenderedPageBreak/>
        <w:t>much of the HTML 5 standard.</w:t>
      </w:r>
      <w:r w:rsidR="00716BCA">
        <w:t xml:space="preserve"> We will further elaborate</w:t>
      </w:r>
      <w:r w:rsidR="00E755CF">
        <w:t xml:space="preserve">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0A7273">
        <w:t xml:space="preserve">Code Snippet </w:t>
      </w:r>
      <w:r w:rsidR="000A7273">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7F98B142"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w:t>
      </w:r>
      <w:r w:rsidR="005318E2">
        <w:t>o at the time worked along</w:t>
      </w:r>
      <w:r w:rsidR="0004046F">
        <w:t>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8D56FA">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w:t>
      </w:r>
      <w:r w:rsidR="0023354D">
        <w:t>e problem of having a consistent W</w:t>
      </w:r>
      <w:r w:rsidR="00405D80">
        <w:t>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10881773"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346EA9">
        <w:t xml:space="preserve">, which can be seen in </w:t>
      </w:r>
      <w:r w:rsidR="009323F2" w:rsidRPr="00032AC2">
        <w:fldChar w:fldCharType="begin"/>
      </w:r>
      <w:r w:rsidR="009323F2" w:rsidRPr="00032AC2">
        <w:instrText xml:space="preserve"> REF _Ref217458520 \h </w:instrText>
      </w:r>
      <w:r w:rsidR="009323F2" w:rsidRPr="00032AC2">
        <w:fldChar w:fldCharType="separate"/>
      </w:r>
      <w:r w:rsidR="000A7273" w:rsidRPr="00032AC2">
        <w:t xml:space="preserve">Code </w:t>
      </w:r>
      <w:r w:rsidR="000A7273" w:rsidRPr="00032AC2">
        <w:t>S</w:t>
      </w:r>
      <w:r w:rsidR="000A7273" w:rsidRPr="00032AC2">
        <w:t xml:space="preserve">nippet </w:t>
      </w:r>
      <w:r w:rsidR="000A7273" w:rsidRPr="00032AC2">
        <w:rPr>
          <w:noProof/>
        </w:rPr>
        <w:t>2</w:t>
      </w:r>
      <w:r w:rsidR="009323F2" w:rsidRPr="00032AC2">
        <w:fldChar w:fldCharType="end"/>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665421" w:rsidRDefault="00665421" w:rsidP="002F64E9">
                              <w:pPr>
                                <w:pStyle w:val="Caption"/>
                                <w:rPr>
                                  <w:noProof/>
                                </w:rPr>
                              </w:pPr>
                              <w:bookmarkStart w:id="1" w:name="_Ref217458520"/>
                              <w:r>
                                <w:t xml:space="preserve">Code Snippet </w:t>
                              </w:r>
                              <w:fldSimple w:instr=" SEQ Code_Snippet \* ARABIC ">
                                <w:r>
                                  <w:rPr>
                                    <w:noProof/>
                                  </w:rPr>
                                  <w:t>2</w:t>
                                </w:r>
                              </w:fldSimple>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665421" w:rsidRPr="00390774" w:rsidRDefault="00665421"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w:t>
                              </w:r>
                            </w:p>
                            <w:p w14:paraId="487C67A0" w14:textId="77777777" w:rsidR="00665421" w:rsidRPr="00390774" w:rsidRDefault="00665421" w:rsidP="002F64E9">
                              <w:pPr>
                                <w:rPr>
                                  <w:rFonts w:ascii="Consolas" w:hAnsi="Consolas"/>
                                  <w:sz w:val="20"/>
                                  <w:szCs w:val="20"/>
                                </w:rPr>
                              </w:pPr>
                              <w:r w:rsidRPr="00390774">
                                <w:rPr>
                                  <w:rFonts w:ascii="Consolas" w:hAnsi="Consolas"/>
                                  <w:sz w:val="20"/>
                                  <w:szCs w:val="20"/>
                                </w:rPr>
                                <w:t>}</w:t>
                              </w:r>
                            </w:p>
                            <w:p w14:paraId="67A04F12" w14:textId="77777777" w:rsidR="00665421" w:rsidRPr="00390774" w:rsidRDefault="00665421"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163AF4" w:rsidRDefault="00163AF4" w:rsidP="002F64E9">
                        <w:pPr>
                          <w:pStyle w:val="Caption"/>
                          <w:rPr>
                            <w:noProof/>
                          </w:rPr>
                        </w:pPr>
                        <w:bookmarkStart w:id="4" w:name="_Ref217458520"/>
                        <w:r>
                          <w:t xml:space="preserve">Code Snippet </w:t>
                        </w:r>
                        <w:r w:rsidR="00084E8F">
                          <w:fldChar w:fldCharType="begin"/>
                        </w:r>
                        <w:r w:rsidR="00084E8F">
                          <w:instrText xml:space="preserve"> SEQ Code_Snippet \* ARABIC </w:instrText>
                        </w:r>
                        <w:r w:rsidR="00084E8F">
                          <w:fldChar w:fldCharType="separate"/>
                        </w:r>
                        <w:r w:rsidR="000A7273">
                          <w:rPr>
                            <w:noProof/>
                          </w:rPr>
                          <w:t>2</w:t>
                        </w:r>
                        <w:r w:rsidR="00084E8F">
                          <w:rPr>
                            <w:noProof/>
                          </w:rPr>
                          <w:fldChar w:fldCharType="end"/>
                        </w:r>
                        <w:bookmarkEnd w:id="4"/>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163AF4" w:rsidRPr="00390774" w:rsidRDefault="00163AF4"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03472485"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7A400CCF">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665421" w:rsidRDefault="00665421" w:rsidP="00A913B6">
                              <w:pPr>
                                <w:pStyle w:val="Caption"/>
                                <w:rPr>
                                  <w:noProof/>
                                </w:rPr>
                              </w:pPr>
                              <w:bookmarkStart w:id="2" w:name="_Ref217632998"/>
                              <w:r>
                                <w:t xml:space="preserve">Figure </w:t>
                              </w:r>
                              <w:fldSimple w:instr=" SEQ Figure \* ARABIC ">
                                <w:r>
                                  <w:rPr>
                                    <w:noProof/>
                                  </w:rPr>
                                  <w:t>1</w:t>
                                </w:r>
                              </w:fldSimple>
                              <w:bookmarkEnd w:id="2"/>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type id="_x0000_t202" coordsize="21600,21600" o:spt="202" path="m0,0l0,21600,21600,21600,21600,0xe">
                  <v:stroke joinstyle="miter"/>
                  <v:path gradientshapeok="t" o:connecttype="rect"/>
                </v:shapety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665421" w:rsidRDefault="00665421" w:rsidP="00A913B6">
                        <w:pPr>
                          <w:pStyle w:val="Caption"/>
                          <w:rPr>
                            <w:noProof/>
                          </w:rPr>
                        </w:pPr>
                        <w:bookmarkStart w:id="3" w:name="_Ref217632998"/>
                        <w:r>
                          <w:t xml:space="preserve">Figure </w:t>
                        </w:r>
                        <w:fldSimple w:instr=" SEQ Figure \* ARABIC ">
                          <w:r>
                            <w:rPr>
                              <w:noProof/>
                            </w:rPr>
                            <w:t>1</w:t>
                          </w:r>
                        </w:fldSimple>
                        <w:bookmarkEnd w:id="3"/>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6452DC">
        <w:t xml:space="preserve">, as seen in </w:t>
      </w:r>
      <w:r w:rsidR="00CD77B3">
        <w:fldChar w:fldCharType="begin"/>
      </w:r>
      <w:r w:rsidR="00CD77B3">
        <w:instrText xml:space="preserve"> REF _Ref217632998 \h </w:instrText>
      </w:r>
      <w:r w:rsidR="00CD77B3">
        <w:fldChar w:fldCharType="separate"/>
      </w:r>
      <w:r w:rsidR="000A7273">
        <w:t xml:space="preserve">Figure </w:t>
      </w:r>
      <w:r w:rsidR="000A7273">
        <w:rPr>
          <w:noProof/>
        </w:rPr>
        <w:t>1</w:t>
      </w:r>
      <w:r w:rsidR="00CD77B3">
        <w:fldChar w:fldCharType="end"/>
      </w:r>
      <w:r w:rsidR="006452DC">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1E3319CF" w:rsidR="00A648EE" w:rsidRDefault="00EC52D9" w:rsidP="004A643E">
      <w:pPr>
        <w:spacing w:line="360" w:lineRule="auto"/>
        <w:jc w:val="both"/>
      </w:pPr>
      <w:r>
        <w:lastRenderedPageBreak/>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D0448">
        <w:t xml:space="preserve">, as seen in </w:t>
      </w:r>
      <w:r w:rsidR="00143946">
        <w:fldChar w:fldCharType="begin"/>
      </w:r>
      <w:r w:rsidR="00143946">
        <w:instrText xml:space="preserve"> REF _Ref217460113 \h </w:instrText>
      </w:r>
      <w:r w:rsidR="00143946">
        <w:fldChar w:fldCharType="separate"/>
      </w:r>
      <w:r w:rsidR="000A7273">
        <w:t xml:space="preserve">Code Snippet </w:t>
      </w:r>
      <w:r w:rsidR="000A7273">
        <w:rPr>
          <w:noProof/>
        </w:rPr>
        <w:t>3</w:t>
      </w:r>
      <w:r w:rsidR="00143946">
        <w:fldChar w:fldCharType="end"/>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665421" w:rsidRPr="00803181" w:rsidRDefault="00665421" w:rsidP="00B0287E">
                              <w:pPr>
                                <w:pStyle w:val="Caption"/>
                                <w:rPr>
                                  <w:noProof/>
                                </w:rPr>
                              </w:pPr>
                              <w:bookmarkStart w:id="4" w:name="_Ref217460113"/>
                              <w:r>
                                <w:t xml:space="preserve">Code Snippet </w:t>
                              </w:r>
                              <w:fldSimple w:instr=" SEQ Code_Snippet \* ARABIC ">
                                <w:r>
                                  <w:rPr>
                                    <w:noProof/>
                                  </w:rPr>
                                  <w:t>3</w:t>
                                </w:r>
                              </w:fldSimple>
                              <w:bookmarkEnd w:id="4"/>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665421" w:rsidRPr="005E34CF" w:rsidRDefault="00665421"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665421" w:rsidRPr="005E34CF" w:rsidRDefault="00665421"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665421" w:rsidRPr="005E34CF" w:rsidRDefault="00665421"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665421" w:rsidRDefault="00665421" w:rsidP="00B0287E">
                              <w:pPr>
                                <w:rPr>
                                  <w:rFonts w:ascii="Consolas" w:hAnsi="Consolas"/>
                                  <w:sz w:val="20"/>
                                  <w:szCs w:val="20"/>
                                </w:rPr>
                              </w:pPr>
                              <w:r w:rsidRPr="005E34CF">
                                <w:rPr>
                                  <w:rFonts w:ascii="Consolas" w:hAnsi="Consolas"/>
                                  <w:sz w:val="20"/>
                                  <w:szCs w:val="20"/>
                                </w:rPr>
                                <w:t>}</w:t>
                              </w:r>
                            </w:p>
                            <w:p w14:paraId="5EBBE56B" w14:textId="77777777" w:rsidR="00665421" w:rsidRDefault="00665421"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665421" w:rsidRDefault="00665421"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665421" w:rsidRDefault="00665421"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665421" w:rsidRPr="005E34CF" w:rsidRDefault="00665421" w:rsidP="00B0287E">
                              <w:pPr>
                                <w:rPr>
                                  <w:rFonts w:ascii="Consolas" w:hAnsi="Consolas"/>
                                  <w:sz w:val="20"/>
                                  <w:szCs w:val="20"/>
                                </w:rPr>
                              </w:pPr>
                              <w:r>
                                <w:rPr>
                                  <w:rFonts w:ascii="Consolas" w:hAnsi="Consolas"/>
                                  <w:sz w:val="20"/>
                                  <w:szCs w:val="20"/>
                                </w:rPr>
                                <w:t>}</w:t>
                              </w:r>
                            </w:p>
                            <w:p w14:paraId="4D910C8D" w14:textId="77777777" w:rsidR="00665421" w:rsidRPr="005E34CF" w:rsidRDefault="00665421"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163AF4" w:rsidRPr="00803181" w:rsidRDefault="00163AF4" w:rsidP="00B0287E">
                        <w:pPr>
                          <w:pStyle w:val="Caption"/>
                          <w:rPr>
                            <w:noProof/>
                          </w:rPr>
                        </w:pPr>
                        <w:bookmarkStart w:id="8" w:name="_Ref217460113"/>
                        <w:r>
                          <w:t xml:space="preserve">Code Snippet </w:t>
                        </w:r>
                        <w:r w:rsidR="00084E8F">
                          <w:fldChar w:fldCharType="begin"/>
                        </w:r>
                        <w:r w:rsidR="00084E8F">
                          <w:instrText xml:space="preserve"> SEQ Code_Snippet \* ARABIC </w:instrText>
                        </w:r>
                        <w:r w:rsidR="00084E8F">
                          <w:fldChar w:fldCharType="separate"/>
                        </w:r>
                        <w:r w:rsidR="000A7273">
                          <w:rPr>
                            <w:noProof/>
                          </w:rPr>
                          <w:t>3</w:t>
                        </w:r>
                        <w:r w:rsidR="00084E8F">
                          <w:rPr>
                            <w:noProof/>
                          </w:rPr>
                          <w:fldChar w:fldCharType="end"/>
                        </w:r>
                        <w:bookmarkEnd w:id="8"/>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163AF4" w:rsidRPr="005E34CF" w:rsidRDefault="00163AF4"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7E3A267A" w:rsidR="00967AF9" w:rsidRPr="009E65B1" w:rsidRDefault="00AA5932" w:rsidP="004A643E">
      <w:pPr>
        <w:spacing w:line="360" w:lineRule="auto"/>
        <w:jc w:val="both"/>
      </w:pPr>
      <w:r>
        <w:t>CSS also allows</w:t>
      </w:r>
      <w:r w:rsidR="00967AF9">
        <w:t xml:space="preserve"> using different styles depending on th</w:t>
      </w:r>
      <w:r w:rsidR="0009636E">
        <w:t>e media type</w:t>
      </w:r>
      <w:r w:rsidR="002433FC">
        <w:t xml:space="preserve"> from version 2 onwards</w:t>
      </w:r>
      <w:r w:rsidR="0009636E">
        <w:t>. E.g. this can allow</w:t>
      </w:r>
      <w:r w:rsidR="00967AF9">
        <w:t xml:space="preserve"> for differentiating between regular screen versions and printed versions of a document – giving authors the ability to tailor a document</w:t>
      </w:r>
      <w:r w:rsidR="00024417">
        <w:t>’</w:t>
      </w:r>
      <w:r w:rsidR="00967AF9">
        <w:t>s p</w:t>
      </w:r>
      <w:r w:rsidR="00C50CDA">
        <w:t>resentation to different media</w:t>
      </w:r>
      <w:r w:rsidR="00967AF9">
        <w:t>.</w:t>
      </w:r>
    </w:p>
    <w:p w14:paraId="2E04D288" w14:textId="48922C44" w:rsidR="00C96927" w:rsidRDefault="00A6077F" w:rsidP="004A643E">
      <w:pPr>
        <w:pStyle w:val="Heading3"/>
        <w:spacing w:line="360" w:lineRule="auto"/>
        <w:jc w:val="both"/>
      </w:pPr>
      <w:r>
        <w:lastRenderedPageBreak/>
        <w:t>Media Queries</w:t>
      </w:r>
    </w:p>
    <w:p w14:paraId="1C95E1CB" w14:textId="0BC25E75"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8D56FA">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w:t>
      </w:r>
      <w:bookmarkStart w:id="5" w:name="_GoBack"/>
      <w:bookmarkEnd w:id="5"/>
      <w:r w:rsidR="00E62E49">
        <w:t>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3AAE6115" w:rsidR="008D65BD" w:rsidRDefault="00C053CF"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5DE4A6C8">
                <wp:simplePos x="0" y="0"/>
                <wp:positionH relativeFrom="margin">
                  <wp:align>center</wp:align>
                </wp:positionH>
                <wp:positionV relativeFrom="paragraph">
                  <wp:posOffset>280670</wp:posOffset>
                </wp:positionV>
                <wp:extent cx="5781040" cy="1334135"/>
                <wp:effectExtent l="0" t="0" r="35560" b="12065"/>
                <wp:wrapTopAndBottom/>
                <wp:docPr id="22" name="Group 22"/>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5" name="Text Box 5"/>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sidR="00334717">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252338EF" w:rsidR="00665421" w:rsidRDefault="00665421" w:rsidP="00CD36BC">
                              <w:pPr>
                                <w:pStyle w:val="Caption"/>
                                <w:rPr>
                                  <w:noProof/>
                                </w:rPr>
                              </w:pPr>
                              <w:bookmarkStart w:id="6" w:name="_Ref217460309"/>
                              <w:r>
                                <w:t xml:space="preserve">Code Snippet </w:t>
                              </w:r>
                              <w:fldSimple w:instr=" SEQ Code_Snippet \* ARABIC ">
                                <w:r>
                                  <w:rPr>
                                    <w:noProof/>
                                  </w:rPr>
                                  <w:t>4</w:t>
                                </w:r>
                              </w:fldSimple>
                              <w:bookmarkEnd w:id="6"/>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22.1pt;width:455.2pt;height:105.05pt;z-index:251662336;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">
                <v:shape id="Text Box 5" o:spid="_x0000_s1039"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sidR="00334717">
                          <w:rPr>
                            <w:rFonts w:ascii="Consolas" w:hAnsi="Consolas" w:cs="Courier"/>
                            <w:b/>
                            <w:bCs/>
                            <w:color w:val="000000"/>
                            <w:sz w:val="20"/>
                            <w:szCs w:val="20"/>
                          </w:rPr>
                          <w:br/>
                          <w:t>@media screen and (min-width: 701px) { … }</w:t>
                        </w:r>
                      </w:p>
                    </w:txbxContent>
                  </v:textbox>
                </v:shape>
                <v:shape id="Text Box 6" o:spid="_x0000_s1040"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DC9NwQAA&#10;ANoAAAAPAAAAZHJzL2Rvd25yZXYueG1sRI9Lq8IwFIT3F/wP4Qh3c9FUFyLVKL4uuNCFD1wfmmNb&#10;bE5KEm3990YQXA4z3wwznbemEg9yvrSsYNBPQBBnVpecKzif/ntjED4ga6wsk4IneZjPOj9TTLVt&#10;+ECPY8hFLGGfooIihDqV0mcFGfR9WxNH72qdwRCly6V22MRyU8lhkoykwZLjQoE1rQrKbse7UTBa&#10;u3tz4NXf+rzZ4b7Oh5fl86LUb7ddTEAEasM3/KG3OnLwvhJvgJ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QwvTcEAAADaAAAADwAAAAAAAAAAAAAAAACXAgAAZHJzL2Rvd25y&#10;ZXYueG1sUEsFBgAAAAAEAAQA9QAAAIUDAAAAAA==&#10;" stroked="f">
                  <v:textbox inset="0,0,0,0">
                    <w:txbxContent>
                      <w:p w14:paraId="4BF264AE" w14:textId="252338EF" w:rsidR="00665421" w:rsidRDefault="00665421" w:rsidP="00CD36BC">
                        <w:pPr>
                          <w:pStyle w:val="Caption"/>
                          <w:rPr>
                            <w:noProof/>
                          </w:rPr>
                        </w:pPr>
                        <w:bookmarkStart w:id="7" w:name="_Ref217460309"/>
                        <w:r>
                          <w:t xml:space="preserve">Code Snippet </w:t>
                        </w:r>
                        <w:fldSimple w:instr=" SEQ Code_Snippet \* ARABIC ">
                          <w:r>
                            <w:rPr>
                              <w:noProof/>
                            </w:rPr>
                            <w:t>4</w:t>
                          </w:r>
                        </w:fldSimple>
                        <w:bookmarkEnd w:id="7"/>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v:textbox>
                </v:shape>
                <w10:wrap type="topAndBottom" anchorx="margin"/>
              </v:group>
            </w:pict>
          </mc:Fallback>
        </mc:AlternateContent>
      </w:r>
    </w:p>
    <w:p w14:paraId="3F4DC820" w14:textId="1014A7DA" w:rsidR="008D65BD" w:rsidRDefault="008D65BD" w:rsidP="004A643E">
      <w:pPr>
        <w:spacing w:line="360" w:lineRule="auto"/>
        <w:jc w:val="both"/>
      </w:pPr>
    </w:p>
    <w:p w14:paraId="6F1C2758" w14:textId="112BCEB9"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w:t>
      </w:r>
      <w:r w:rsidR="00173F34">
        <w:t>“</w:t>
      </w:r>
      <w:r w:rsidR="00B952CC">
        <w:t>screen</w:t>
      </w:r>
      <w:r w:rsidR="00173F34">
        <w:t>”</w:t>
      </w:r>
      <w:r w:rsidR="00B952CC">
        <w:t xml:space="preserve">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 for a given rule set means being able to tailor the presentat</w:t>
      </w:r>
      <w:r w:rsidR="00474D00">
        <w:t>ion more a</w:t>
      </w:r>
      <w:r w:rsidR="0075346C">
        <w:t>ccurately to a specific device</w:t>
      </w:r>
      <w:r w:rsidR="00DB703C">
        <w:t xml:space="preserve">, which can be seen in </w:t>
      </w:r>
      <w:r w:rsidR="00DB703C">
        <w:fldChar w:fldCharType="begin"/>
      </w:r>
      <w:r w:rsidR="00DB703C">
        <w:instrText xml:space="preserve"> REF _Ref217460309 \h </w:instrText>
      </w:r>
      <w:r w:rsidR="00DB703C">
        <w:fldChar w:fldCharType="separate"/>
      </w:r>
      <w:r w:rsidR="00DB703C">
        <w:t xml:space="preserve">Code Snippet </w:t>
      </w:r>
      <w:r w:rsidR="00DB703C">
        <w:rPr>
          <w:noProof/>
        </w:rPr>
        <w:t>4</w:t>
      </w:r>
      <w:r w:rsidR="00DB703C">
        <w:fldChar w:fldCharType="end"/>
      </w:r>
      <w:r w:rsidR="0075346C">
        <w:t>.</w:t>
      </w:r>
    </w:p>
    <w:p w14:paraId="73734E69" w14:textId="30D2CF2E" w:rsidR="00F64C24" w:rsidRDefault="00F64C24" w:rsidP="004A643E">
      <w:pPr>
        <w:pStyle w:val="Heading3"/>
        <w:spacing w:line="360" w:lineRule="auto"/>
        <w:jc w:val="both"/>
      </w:pPr>
      <w:r>
        <w:t>Fluid Grids</w:t>
      </w:r>
    </w:p>
    <w:p w14:paraId="43175EEA" w14:textId="693A549F"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w:t>
      </w:r>
      <w:r w:rsidR="00957A6D">
        <w:t xml:space="preserve"> The </w:t>
      </w:r>
      <w:proofErr w:type="spellStart"/>
      <w:r w:rsidR="00957A6D">
        <w:t>em</w:t>
      </w:r>
      <w:proofErr w:type="spellEnd"/>
      <w:r w:rsidR="00D242DA">
        <w:t xml:space="preserve"> is</w:t>
      </w:r>
      <w:r w:rsidR="00957A6D">
        <w:t xml:space="preserve"> a unit of measurement</w:t>
      </w:r>
      <w:r w:rsidR="0093648B">
        <w:t xml:space="preserve"> that</w:t>
      </w:r>
      <w:r w:rsidR="00C11E4B">
        <w:t xml:space="preserve"> defines font </w:t>
      </w:r>
      <w:r w:rsidR="005C514A">
        <w:t>size relative to the parent element’s default.</w:t>
      </w:r>
      <w:r w:rsidR="0093648B">
        <w:t xml:space="preserve"> Historically</w:t>
      </w:r>
      <w:r w:rsidR="00F76688">
        <w:t xml:space="preserve"> the </w:t>
      </w:r>
      <w:proofErr w:type="spellStart"/>
      <w:r w:rsidR="00F76688">
        <w:t>em</w:t>
      </w:r>
      <w:proofErr w:type="spellEnd"/>
      <w:r w:rsidR="00F76688">
        <w:t xml:space="preserve"> unit is named after the capital </w:t>
      </w:r>
      <w:r w:rsidR="00AB12C1">
        <w:t xml:space="preserve">letter M and 1 </w:t>
      </w:r>
      <w:proofErr w:type="spellStart"/>
      <w:r w:rsidR="00F76688">
        <w:t>em</w:t>
      </w:r>
      <w:proofErr w:type="spellEnd"/>
      <w:r w:rsidR="00F76688">
        <w:t xml:space="preserve"> thus takes up the space of M</w:t>
      </w:r>
      <w:r w:rsidR="00C11E4B">
        <w:t xml:space="preserve"> </w:t>
      </w:r>
      <w:r w:rsidR="00C11E4B">
        <w:fldChar w:fldCharType="begin"/>
      </w:r>
      <w:r w:rsidR="00C11E4B">
        <w:instrText xml:space="preserve"> ADDIN EN.CITE &lt;EndNote&gt;&lt;Cite&gt;&lt;Author&gt;Kyrnin&lt;/Author&gt;&lt;Year&gt;2013&lt;/Year&gt;&lt;RecNum&gt;77&lt;/RecNum&gt;&lt;DisplayText&gt;[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C11E4B">
        <w:fldChar w:fldCharType="separate"/>
      </w:r>
      <w:r w:rsidR="00C11E4B">
        <w:rPr>
          <w:noProof/>
        </w:rPr>
        <w:t>[</w:t>
      </w:r>
      <w:hyperlink w:anchor="_ENREF_6" w:tooltip="Kyrnin, 2013 #77" w:history="1">
        <w:r w:rsidR="008D56FA">
          <w:rPr>
            <w:noProof/>
          </w:rPr>
          <w:t>6</w:t>
        </w:r>
      </w:hyperlink>
      <w:r w:rsidR="00C11E4B">
        <w:rPr>
          <w:noProof/>
        </w:rPr>
        <w:t>]</w:t>
      </w:r>
      <w:r w:rsidR="00C11E4B">
        <w:fldChar w:fldCharType="end"/>
      </w:r>
      <w:r w:rsidR="00F76688">
        <w:t>.</w:t>
      </w:r>
      <w:r w:rsidR="00F81767">
        <w:t xml:space="preserve">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C11E4B">
        <w:instrText xml:space="preserve"> ADDIN EN.CITE &lt;EndNote&gt;&lt;Cite&gt;&lt;Author&gt;W3C&lt;/Author&gt;&lt;Year&gt;2011&lt;/Year&gt;&lt;RecNum&gt;58&lt;/RecNum&gt;&lt;DisplayText&gt;[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C11E4B">
        <w:rPr>
          <w:noProof/>
        </w:rPr>
        <w:t>[</w:t>
      </w:r>
      <w:hyperlink w:anchor="_ENREF_7" w:tooltip="W3C, 2011 #58" w:history="1">
        <w:r w:rsidR="008D56FA">
          <w:rPr>
            <w:noProof/>
          </w:rPr>
          <w:t>7</w:t>
        </w:r>
      </w:hyperlink>
      <w:r w:rsidR="00C11E4B">
        <w:rPr>
          <w:noProof/>
        </w:rPr>
        <w:t>]</w:t>
      </w:r>
      <w:r w:rsidR="00EB0828">
        <w:fldChar w:fldCharType="end"/>
      </w:r>
      <w:r w:rsidR="007D3863">
        <w:t xml:space="preserve">. </w:t>
      </w:r>
      <w:r w:rsidR="00F81767">
        <w:t xml:space="preserve">This method of styling layouts </w:t>
      </w:r>
      <w:r w:rsidR="00F81767">
        <w:lastRenderedPageBreak/>
        <w:t xml:space="preserve">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7446E230">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665421" w:rsidRDefault="00665421" w:rsidP="008E24D1">
                              <w:pPr>
                                <w:pStyle w:val="Caption"/>
                                <w:rPr>
                                  <w:noProof/>
                                </w:rPr>
                              </w:pPr>
                              <w:bookmarkStart w:id="8" w:name="_Ref226187982"/>
                              <w:r>
                                <w:t xml:space="preserve">Figure </w:t>
                              </w:r>
                              <w:fldSimple w:instr=" SEQ Figure \* ARABIC ">
                                <w:r>
                                  <w:rPr>
                                    <w:noProof/>
                                  </w:rPr>
                                  <w:t>2</w:t>
                                </w:r>
                              </w:fldSimple>
                              <w:bookmarkEnd w:id="8"/>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">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2"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3"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163AF4" w:rsidRDefault="00163AF4" w:rsidP="008E24D1">
                        <w:pPr>
                          <w:pStyle w:val="Caption"/>
                          <w:rPr>
                            <w:noProof/>
                          </w:rPr>
                        </w:pPr>
                        <w:bookmarkStart w:id="13" w:name="_Ref226187982"/>
                        <w:r>
                          <w:t xml:space="preserve">Figure </w:t>
                        </w:r>
                        <w:r w:rsidR="00084E8F">
                          <w:fldChar w:fldCharType="begin"/>
                        </w:r>
                        <w:r w:rsidR="00084E8F">
                          <w:instrText xml:space="preserve"> SEQ Figure \* ARABIC </w:instrText>
                        </w:r>
                        <w:r w:rsidR="00084E8F">
                          <w:fldChar w:fldCharType="separate"/>
                        </w:r>
                        <w:r w:rsidR="000A7273">
                          <w:rPr>
                            <w:noProof/>
                          </w:rPr>
                          <w:t>2</w:t>
                        </w:r>
                        <w:r w:rsidR="00084E8F">
                          <w:rPr>
                            <w:noProof/>
                          </w:rPr>
                          <w:fldChar w:fldCharType="end"/>
                        </w:r>
                        <w:bookmarkEnd w:id="13"/>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700D0693" w14:textId="1422F4DA"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w:t>
      </w:r>
      <w:r w:rsidR="001D2802">
        <w:t xml:space="preserve">ificantly altered. An example of </w:t>
      </w:r>
      <w:r w:rsidR="00E3291D">
        <w:t>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0A7273">
        <w:t xml:space="preserve">Figure </w:t>
      </w:r>
      <w:r w:rsidR="000A7273">
        <w:rPr>
          <w:noProof/>
        </w:rPr>
        <w:t>2</w:t>
      </w:r>
      <w:r w:rsidR="0070690C">
        <w:fldChar w:fldCharType="end"/>
      </w:r>
      <w:r w:rsidR="00585E5D">
        <w:t xml:space="preserve"> where the bottom left boxes are still readable, but</w:t>
      </w:r>
      <w:r w:rsidR="002B6E94">
        <w:t xml:space="preserve"> single</w:t>
      </w:r>
      <w:r w:rsidR="00585E5D">
        <w:t xml:space="preserve"> words get broken up on different line</w:t>
      </w:r>
      <w:r w:rsidR="00310469">
        <w:t xml:space="preserve">s because there is no room on one </w:t>
      </w:r>
      <w:r w:rsidR="00585E5D">
        <w:t xml:space="preserve">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565B5F73" w:rsidR="00A81AA7" w:rsidRDefault="00D96132" w:rsidP="004A643E">
      <w:pPr>
        <w:spacing w:line="360" w:lineRule="auto"/>
        <w:jc w:val="both"/>
      </w:pPr>
      <w:r>
        <w:lastRenderedPageBreak/>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C11E4B">
        <w:instrText xml:space="preserve"> ADDIN EN.CITE &lt;EndNote&gt;&lt;Cite&gt;&lt;Author&gt;W3C&lt;/Author&gt;&lt;Year&gt;2012&lt;/Year&gt;&lt;RecNum&gt;49&lt;/RecNum&gt;&lt;DisplayText&gt;[8]&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C11E4B">
        <w:rPr>
          <w:noProof/>
        </w:rPr>
        <w:t>[</w:t>
      </w:r>
      <w:hyperlink w:anchor="_ENREF_8" w:tooltip="W3C, 2012 #49" w:history="1">
        <w:r w:rsidR="008D56FA">
          <w:rPr>
            <w:noProof/>
          </w:rPr>
          <w:t>8</w:t>
        </w:r>
      </w:hyperlink>
      <w:r w:rsidR="00C11E4B">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665421" w:rsidRPr="006309D1" w:rsidRDefault="00665421"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665421" w:rsidRPr="006309D1" w:rsidRDefault="00665421"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665421" w:rsidRPr="006309D1" w:rsidRDefault="00665421"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665421" w:rsidRPr="006309D1" w:rsidRDefault="00665421" w:rsidP="006309D1">
                              <w:pPr>
                                <w:rPr>
                                  <w:rFonts w:ascii="Consolas" w:hAnsi="Consolas"/>
                                  <w:sz w:val="20"/>
                                  <w:szCs w:val="20"/>
                                </w:rPr>
                              </w:pPr>
                              <w:r w:rsidRPr="006309D1">
                                <w:rPr>
                                  <w:rFonts w:ascii="Consolas" w:hAnsi="Consolas"/>
                                  <w:sz w:val="20"/>
                                  <w:szCs w:val="20"/>
                                </w:rPr>
                                <w:t>}</w:t>
                              </w:r>
                            </w:p>
                            <w:p w14:paraId="4CF704A7" w14:textId="0015180C" w:rsidR="00665421" w:rsidRPr="006309D1" w:rsidRDefault="00665421"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665421" w:rsidRPr="006309D1" w:rsidRDefault="00665421"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665421" w:rsidRPr="006309D1" w:rsidRDefault="00665421"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665421" w:rsidRPr="006309D1" w:rsidRDefault="00665421"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665421" w:rsidRPr="006309D1"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665421" w:rsidRDefault="00665421" w:rsidP="00C773AC">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163AF4" w:rsidRDefault="00163AF4" w:rsidP="00C773AC">
                        <w:pPr>
                          <w:pStyle w:val="Caption"/>
                        </w:pPr>
                        <w:r>
                          <w:t xml:space="preserve">Code Snippet </w:t>
                        </w:r>
                        <w:r w:rsidR="00084E8F">
                          <w:fldChar w:fldCharType="begin"/>
                        </w:r>
                        <w:r w:rsidR="00084E8F">
                          <w:instrText xml:space="preserve"> SEQ Code_Snippet \* ARABIC </w:instrText>
                        </w:r>
                        <w:r w:rsidR="00084E8F">
                          <w:fldChar w:fldCharType="separate"/>
                        </w:r>
                        <w:r w:rsidR="000A7273">
                          <w:rPr>
                            <w:noProof/>
                          </w:rPr>
                          <w:t>5</w:t>
                        </w:r>
                        <w:r w:rsidR="00084E8F">
                          <w:rPr>
                            <w:noProof/>
                          </w:rPr>
                          <w:fldChar w:fldCharType="end"/>
                        </w:r>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55B2861D" w:rsidR="006873F0" w:rsidRDefault="00B5625B" w:rsidP="004A643E">
      <w:pPr>
        <w:spacing w:line="360" w:lineRule="auto"/>
        <w:jc w:val="both"/>
      </w:pPr>
      <w:r>
        <w:t>JavaScript was standardized as ECMAScript in 1997</w:t>
      </w:r>
      <w:r w:rsidR="00BA3122">
        <w:t xml:space="preserve"> </w:t>
      </w:r>
      <w:r w:rsidR="00BA3122">
        <w:fldChar w:fldCharType="begin"/>
      </w:r>
      <w:r w:rsidR="00C11E4B">
        <w:instrText xml:space="preserve"> ADDIN EN.CITE &lt;EndNote&gt;&lt;Cite&gt;&lt;Author&gt;W3C&lt;/Author&gt;&lt;Year&gt;2012&lt;/Year&gt;&lt;RecNum&gt;49&lt;/RecNum&gt;&lt;DisplayText&gt;[8]&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C11E4B">
        <w:rPr>
          <w:noProof/>
        </w:rPr>
        <w:t>[</w:t>
      </w:r>
      <w:hyperlink w:anchor="_ENREF_8" w:tooltip="W3C, 2012 #49" w:history="1">
        <w:r w:rsidR="008D56FA">
          <w:rPr>
            <w:noProof/>
          </w:rPr>
          <w:t>8</w:t>
        </w:r>
      </w:hyperlink>
      <w:r w:rsidR="00C11E4B">
        <w:rPr>
          <w:noProof/>
        </w:rPr>
        <w:t>]</w:t>
      </w:r>
      <w:r w:rsidR="00BA3122">
        <w:fldChar w:fldCharType="end"/>
      </w:r>
      <w:r>
        <w:t>, which is still being developed today. Even though the central part of JavaScript is based on the ECMAScript standard</w:t>
      </w:r>
      <w:r w:rsidR="00024D0E">
        <w:t xml:space="preserve"> </w:t>
      </w:r>
      <w:r w:rsidR="007E2EB7">
        <w:t>today</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0E97F93E" w14:textId="77777777" w:rsidR="009843BE" w:rsidRDefault="009843BE" w:rsidP="004A643E">
      <w:pPr>
        <w:spacing w:line="360" w:lineRule="auto"/>
        <w:jc w:val="both"/>
      </w:pPr>
    </w:p>
    <w:p w14:paraId="77416EE0" w14:textId="1C6F6884" w:rsidR="009843BE" w:rsidRDefault="009843BE" w:rsidP="004A643E">
      <w:pPr>
        <w:spacing w:line="360" w:lineRule="auto"/>
        <w:jc w:val="both"/>
      </w:pPr>
      <w:r>
        <w:t xml:space="preserve">Objects in JavaScript can be described in their own </w:t>
      </w:r>
      <w:r w:rsidR="00C06F36">
        <w:t>notation standard</w:t>
      </w:r>
      <w:r>
        <w:t>, called Ja</w:t>
      </w:r>
      <w:r w:rsidR="00D519AA">
        <w:t>vaScript Object Notation (JSON),</w:t>
      </w:r>
      <w:r w:rsidR="00093D2D">
        <w:t xml:space="preserve"> though</w:t>
      </w:r>
      <w:r w:rsidR="00D519AA">
        <w:t xml:space="preserve"> </w:t>
      </w:r>
      <w:r w:rsidR="00093D2D">
        <w:t>it has its</w:t>
      </w:r>
      <w:r w:rsidR="007D143C">
        <w:t xml:space="preserve"> roots in JavaScript, it is language-independent and has parsers available in many languages</w:t>
      </w:r>
      <w:r w:rsidR="00624DD5">
        <w:t>, for example Java</w:t>
      </w:r>
      <w:r w:rsidR="00B93D0E">
        <w:t xml:space="preserve"> and PHP</w:t>
      </w:r>
      <w:r w:rsidR="007D143C">
        <w:t>.</w:t>
      </w:r>
      <w:r w:rsidR="00007F54">
        <w:t xml:space="preserve"> It</w:t>
      </w:r>
      <w:r w:rsidR="00671101">
        <w:t xml:space="preserve"> is often used to pass data across networks using protocols such as HTTP.</w:t>
      </w:r>
      <w:r w:rsidR="0092527C">
        <w:t xml:space="preserve"> </w:t>
      </w:r>
    </w:p>
    <w:p w14:paraId="3423D425" w14:textId="77777777" w:rsidR="00590018" w:rsidRDefault="00590018" w:rsidP="004A643E">
      <w:pPr>
        <w:spacing w:line="360" w:lineRule="auto"/>
        <w:jc w:val="both"/>
      </w:pPr>
    </w:p>
    <w:p w14:paraId="288C6A8B" w14:textId="7000B28B" w:rsidR="00BC13C2" w:rsidRDefault="006812B4" w:rsidP="004A643E">
      <w:pPr>
        <w:spacing w:line="360" w:lineRule="auto"/>
        <w:jc w:val="both"/>
      </w:pPr>
      <w:r>
        <w:lastRenderedPageBreak/>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18EF8556"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w:t>
      </w:r>
      <w:r w:rsidR="002F69F7">
        <w:t>-like</w:t>
      </w:r>
      <w:r w:rsidR="00E30B3D">
        <w:t xml:space="preserve"> (Model View Controller)</w:t>
      </w:r>
      <w:r w:rsidR="007F318A">
        <w:t xml:space="preserve"> </w:t>
      </w:r>
      <w:r w:rsidR="00E30B3D">
        <w:t>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 xml:space="preserve">alls to the API and changes either the parameters passed, changes the operation itself or redirects the request elsewhere. This concept is useful </w:t>
      </w:r>
      <w:r w:rsidR="00116E73">
        <w:lastRenderedPageBreak/>
        <w:t>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5AE2A380"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C11E4B">
        <w:instrText xml:space="preserve"> ADDIN EN.CITE &lt;EndNote&gt;&lt;Cite&gt;&lt;Author&gt;Sharp&lt;/Author&gt;&lt;Year&gt;2010&lt;/Year&gt;&lt;RecNum&gt;50&lt;/RecNum&gt;&lt;DisplayText&gt;[9]&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C11E4B">
        <w:rPr>
          <w:noProof/>
        </w:rPr>
        <w:t>[</w:t>
      </w:r>
      <w:hyperlink w:anchor="_ENREF_9" w:tooltip="Sharp, 2010 #50" w:history="1">
        <w:r w:rsidR="008D56FA">
          <w:rPr>
            <w:noProof/>
          </w:rPr>
          <w:t>9</w:t>
        </w:r>
      </w:hyperlink>
      <w:r w:rsidR="00C11E4B">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2262A168"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C11E4B">
        <w:instrText xml:space="preserve"> ADDIN EN.CITE &lt;EndNote&gt;&lt;Cite&gt;&lt;Author&gt;Sun&lt;/Author&gt;&lt;Year&gt;1997&lt;/Year&gt;&lt;RecNum&gt;51&lt;/RecNum&gt;&lt;DisplayText&gt;[10]&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C11E4B">
        <w:rPr>
          <w:noProof/>
        </w:rPr>
        <w:t>[</w:t>
      </w:r>
      <w:hyperlink w:anchor="_ENREF_10" w:tooltip="Sun, 1997 #51" w:history="1">
        <w:r w:rsidR="008D56FA">
          <w:rPr>
            <w:noProof/>
          </w:rPr>
          <w:t>10</w:t>
        </w:r>
      </w:hyperlink>
      <w:r w:rsidR="00C11E4B">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C11E4B">
        <w:instrText xml:space="preserve"> ADDIN EN.CITE &lt;EndNote&gt;&lt;Cite&gt;&lt;Author&gt;Oracle&lt;/Author&gt;&lt;Year&gt;2013&lt;/Year&gt;&lt;RecNum&gt;52&lt;/RecNum&gt;&lt;DisplayText&gt;[11]&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C11E4B">
        <w:rPr>
          <w:noProof/>
        </w:rPr>
        <w:t>[</w:t>
      </w:r>
      <w:hyperlink w:anchor="_ENREF_11" w:tooltip="Oracle, 2013 #52" w:history="1">
        <w:r w:rsidR="008D56FA">
          <w:rPr>
            <w:noProof/>
          </w:rPr>
          <w:t>11</w:t>
        </w:r>
      </w:hyperlink>
      <w:r w:rsidR="00C11E4B">
        <w:rPr>
          <w:noProof/>
        </w:rPr>
        <w:t>]</w:t>
      </w:r>
      <w:r w:rsidR="008F790A">
        <w:fldChar w:fldCharType="end"/>
      </w:r>
      <w:r>
        <w:t>. Even though much of Java’s syntax is derived from langu</w:t>
      </w:r>
      <w:r w:rsidR="008A4185">
        <w:t>ages like C and C++, it has fewer</w:t>
      </w:r>
      <w:r>
        <w:t xml:space="preserve">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lastRenderedPageBreak/>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0A7273">
        <w:t xml:space="preserve">Code Snippet </w:t>
      </w:r>
      <w:r w:rsidR="000A7273">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665421" w:rsidRPr="00DD6F1C" w:rsidRDefault="00665421"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665421" w:rsidRPr="00DD6F1C" w:rsidRDefault="00665421"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665421" w:rsidRPr="00DD6F1C" w:rsidRDefault="00665421"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665421" w:rsidRPr="00DD6F1C" w:rsidRDefault="00665421"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665421" w:rsidRPr="00DD6F1C" w:rsidRDefault="00665421" w:rsidP="005C5D38">
                              <w:pPr>
                                <w:jc w:val="both"/>
                                <w:rPr>
                                  <w:rFonts w:ascii="Consolas" w:hAnsi="Consolas"/>
                                </w:rPr>
                              </w:pPr>
                              <w:r w:rsidRPr="00DD6F1C">
                                <w:rPr>
                                  <w:rFonts w:ascii="Consolas" w:hAnsi="Consolas"/>
                                  <w:sz w:val="20"/>
                                  <w:szCs w:val="20"/>
                                </w:rPr>
                                <w:t>}</w:t>
                              </w:r>
                            </w:p>
                            <w:p w14:paraId="2E357B7C" w14:textId="77777777" w:rsidR="00665421" w:rsidRPr="00DD6F1C" w:rsidRDefault="00665421"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665421" w:rsidRDefault="00665421" w:rsidP="005C5D38">
                              <w:pPr>
                                <w:pStyle w:val="Caption"/>
                                <w:rPr>
                                  <w:noProof/>
                                </w:rPr>
                              </w:pPr>
                              <w:bookmarkStart w:id="9" w:name="_Ref221354630"/>
                              <w:r>
                                <w:t xml:space="preserve">Code Snippet </w:t>
                              </w:r>
                              <w:fldSimple w:instr=" SEQ Code_Snippet \* ARABIC ">
                                <w:r>
                                  <w:rPr>
                                    <w:noProof/>
                                  </w:rPr>
                                  <w:t>6</w:t>
                                </w:r>
                              </w:fldSimple>
                              <w:bookmarkEnd w:id="9"/>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E0DdeyJAwAAwAoAAA4AAAAAAAAAAAAAAAAALAIA&#10;AGRycy9lMm9Eb2MueG1sUEsBAi0AFAAGAAgAAAAhAG6g6rLdAAAACAEAAA8AAAAAAAAAAAAAAAAA&#10;4QUAAGRycy9kb3ducmV2LnhtbFBLBQYAAAAABAAEAPMAAADrBg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163AF4" w:rsidRDefault="00163AF4" w:rsidP="005C5D38">
                        <w:pPr>
                          <w:pStyle w:val="Caption"/>
                          <w:rPr>
                            <w:noProof/>
                          </w:rPr>
                        </w:pPr>
                        <w:bookmarkStart w:id="15" w:name="_Ref221354630"/>
                        <w:r>
                          <w:t xml:space="preserve">Code Snippet </w:t>
                        </w:r>
                        <w:r w:rsidR="00084E8F">
                          <w:fldChar w:fldCharType="begin"/>
                        </w:r>
                        <w:r w:rsidR="00084E8F">
                          <w:instrText xml:space="preserve"> SEQ Code_Snippet \* ARABIC </w:instrText>
                        </w:r>
                        <w:r w:rsidR="00084E8F">
                          <w:fldChar w:fldCharType="separate"/>
                        </w:r>
                        <w:r w:rsidR="000A7273">
                          <w:rPr>
                            <w:noProof/>
                          </w:rPr>
                          <w:t>6</w:t>
                        </w:r>
                        <w:r w:rsidR="00084E8F">
                          <w:rPr>
                            <w:noProof/>
                          </w:rPr>
                          <w:fldChar w:fldCharType="end"/>
                        </w:r>
                        <w:bookmarkEnd w:id="15"/>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23B06CC9"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C11E4B">
        <w:instrText xml:space="preserve"> ADDIN EN.CITE &lt;EndNote&gt;&lt;Cite&gt;&lt;Author&gt;Johnson&lt;/Author&gt;&lt;Year&gt;2004&lt;/Year&gt;&lt;RecNum&gt;53&lt;/RecNum&gt;&lt;DisplayText&gt;[12]&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C11E4B">
        <w:rPr>
          <w:noProof/>
        </w:rPr>
        <w:t>[</w:t>
      </w:r>
      <w:hyperlink w:anchor="_ENREF_12" w:tooltip="Johnson, 2004 #53" w:history="1">
        <w:r w:rsidR="008D56FA">
          <w:rPr>
            <w:noProof/>
          </w:rPr>
          <w:t>12</w:t>
        </w:r>
      </w:hyperlink>
      <w:r w:rsidR="00C11E4B">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39C9C26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C11E4B">
        <w:instrText xml:space="preserve"> ADDIN EN.CITE &lt;EndNote&gt;&lt;Cite&gt;&lt;Author&gt;Champeon&lt;/Author&gt;&lt;Year&gt;2003&lt;/Year&gt;&lt;RecNum&gt;54&lt;/RecNum&gt;&lt;DisplayText&gt;[13]&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C11E4B">
        <w:rPr>
          <w:noProof/>
        </w:rPr>
        <w:t>[</w:t>
      </w:r>
      <w:hyperlink w:anchor="_ENREF_13" w:tooltip="Champeon, 2003 #54" w:history="1">
        <w:r w:rsidR="008D56FA">
          <w:rPr>
            <w:noProof/>
          </w:rPr>
          <w:t>13</w:t>
        </w:r>
      </w:hyperlink>
      <w:r w:rsidR="00C11E4B">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 xml:space="preserve">ion simply adds unnecessary weight to a web document without adding anything to the message to anyone but users of modern </w:t>
      </w:r>
      <w:r w:rsidR="00CC4BC3">
        <w:lastRenderedPageBreak/>
        <w:t>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w:t>
      </w:r>
      <w:r w:rsidR="00206030">
        <w:lastRenderedPageBreak/>
        <w:t xml:space="preserve">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18A220A8"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C11E4B">
        <w:instrText xml:space="preserve"> ADDIN EN.CITE &lt;EndNote&gt;&lt;Cite&gt;&lt;Author&gt;Murphy&lt;/Author&gt;&lt;Year&gt;2011&lt;/Year&gt;&lt;RecNum&gt;39&lt;/RecNum&gt;&lt;DisplayText&gt;[14]&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C11E4B">
        <w:rPr>
          <w:noProof/>
        </w:rPr>
        <w:t>[</w:t>
      </w:r>
      <w:hyperlink w:anchor="_ENREF_14" w:tooltip="Murphy, 2011 #39" w:history="1">
        <w:r w:rsidR="008D56FA">
          <w:rPr>
            <w:noProof/>
          </w:rPr>
          <w:t>14</w:t>
        </w:r>
      </w:hyperlink>
      <w:r w:rsidR="00C11E4B">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xml:space="preserve">. These solutions give the developers </w:t>
      </w:r>
      <w:r w:rsidR="006A2CA0">
        <w:t xml:space="preserve">multiple </w:t>
      </w:r>
      <w:r w:rsidR="00EF3671">
        <w:t>code bases to maintain instead of just one. They are also static in that they are built for desktops and, mo</w:t>
      </w:r>
      <w:r w:rsidR="00974E64">
        <w:t>st commonly, phones</w:t>
      </w:r>
      <w:r w:rsidR="00EF3671">
        <w:t>. So which one should be served to a tablet, or a TV? Should developers be tasked to creat</w:t>
      </w:r>
      <w:r w:rsidR="00F773F7">
        <w:t>e a new, separate version of a W</w:t>
      </w:r>
      <w:r w:rsidR="00EF3671">
        <w:t xml:space="preserve">eb site every time a new device with a different form factor comes along? This would be extremely cumbersome and </w:t>
      </w:r>
      <w:r w:rsidR="008612C9">
        <w:t xml:space="preserve">could </w:t>
      </w:r>
      <w:r w:rsidR="00EF3671">
        <w:t>increase the complexity of a</w:t>
      </w:r>
      <w:r w:rsidR="00CE49EE">
        <w:t>ny W</w:t>
      </w:r>
      <w:r w:rsidR="00EF3671">
        <w:t>eb development project to an unbearable degree.</w:t>
      </w:r>
    </w:p>
    <w:p w14:paraId="6EF074C2" w14:textId="77777777" w:rsidR="00F418DC" w:rsidRDefault="00F418DC" w:rsidP="004A643E">
      <w:pPr>
        <w:spacing w:line="360" w:lineRule="auto"/>
        <w:jc w:val="both"/>
      </w:pPr>
    </w:p>
    <w:p w14:paraId="3EDE1918" w14:textId="17ED5C76"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Marcotte first suggested it on </w:t>
      </w:r>
      <w:r w:rsidR="006B2B69">
        <w:t>A List Apart</w:t>
      </w:r>
      <w:r w:rsidR="00C15755">
        <w:t xml:space="preserve"> in 2010</w:t>
      </w:r>
      <w:r w:rsidR="004F69BB">
        <w:t xml:space="preserve"> </w:t>
      </w:r>
      <w:r w:rsidR="004F69BB">
        <w:fldChar w:fldCharType="begin"/>
      </w:r>
      <w:r w:rsidR="00C11E4B">
        <w:instrText xml:space="preserve"> ADDIN EN.CITE &lt;EndNote&gt;&lt;Cite&gt;&lt;Author&gt;Marcotte&lt;/Author&gt;&lt;Year&gt;2010&lt;/Year&gt;&lt;RecNum&gt;4&lt;/RecNum&gt;&lt;DisplayText&gt;[15]&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C11E4B">
        <w:rPr>
          <w:noProof/>
        </w:rPr>
        <w:t>[</w:t>
      </w:r>
      <w:hyperlink w:anchor="_ENREF_15" w:tooltip="Marcotte, 2010 #4" w:history="1">
        <w:r w:rsidR="008D56FA">
          <w:rPr>
            <w:noProof/>
          </w:rPr>
          <w:t>15</w:t>
        </w:r>
      </w:hyperlink>
      <w:r w:rsidR="00C11E4B">
        <w:rPr>
          <w:noProof/>
        </w:rPr>
        <w:t>]</w:t>
      </w:r>
      <w:r w:rsidR="004F69BB">
        <w:fldChar w:fldCharType="end"/>
      </w:r>
      <w:r w:rsidR="00C15755">
        <w:t xml:space="preserve">, and later elaborated on the idea in the book “Responsive Web Design” </w:t>
      </w:r>
      <w:r w:rsidR="00364711">
        <w:fldChar w:fldCharType="begin"/>
      </w:r>
      <w:r w:rsidR="00C11E4B">
        <w:instrText xml:space="preserve"> ADDIN EN.CITE &lt;EndNote&gt;&lt;Cite&gt;&lt;Author&gt;Marcotte&lt;/Author&gt;&lt;Year&gt;2011&lt;/Year&gt;&lt;RecNum&gt;15&lt;/RecNum&gt;&lt;DisplayText&gt;[16]&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C11E4B">
        <w:rPr>
          <w:noProof/>
        </w:rPr>
        <w:t>[</w:t>
      </w:r>
      <w:hyperlink w:anchor="_ENREF_16" w:tooltip="Marcotte, 2011 #15" w:history="1">
        <w:r w:rsidR="008D56FA">
          <w:rPr>
            <w:noProof/>
          </w:rPr>
          <w:t>16</w:t>
        </w:r>
      </w:hyperlink>
      <w:r w:rsidR="00C11E4B">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4694289D" w:rsidR="00EF3671" w:rsidRDefault="00EF3671" w:rsidP="004A643E">
      <w:pPr>
        <w:spacing w:line="360" w:lineRule="auto"/>
        <w:jc w:val="both"/>
      </w:pPr>
      <w:r>
        <w:lastRenderedPageBreak/>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C11E4B">
        <w:instrText xml:space="preserve"> ADDIN EN.CITE &lt;EndNote&gt;&lt;Cite&gt;&lt;Author&gt;Grigsby&lt;/Author&gt;&lt;Year&gt;2010&lt;/Year&gt;&lt;RecNum&gt;18&lt;/RecNum&gt;&lt;DisplayText&gt;[17]&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C11E4B">
        <w:rPr>
          <w:noProof/>
        </w:rPr>
        <w:t>[</w:t>
      </w:r>
      <w:hyperlink w:anchor="_ENREF_17" w:tooltip="Grigsby, 2010 #18" w:history="1">
        <w:r w:rsidR="008D56FA">
          <w:rPr>
            <w:noProof/>
          </w:rPr>
          <w:t>17</w:t>
        </w:r>
      </w:hyperlink>
      <w:r w:rsidR="00C11E4B">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23E06273"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C11E4B">
        <w:instrText xml:space="preserve"> ADDIN EN.CITE &lt;EndNote&gt;&lt;Cite&gt;&lt;Author&gt;Wroblewski&lt;/Author&gt;&lt;Year&gt;2011&lt;/Year&gt;&lt;RecNum&gt;14&lt;/RecNum&gt;&lt;DisplayText&gt;[18]&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C11E4B">
        <w:rPr>
          <w:noProof/>
        </w:rPr>
        <w:t>[</w:t>
      </w:r>
      <w:hyperlink w:anchor="_ENREF_18" w:tooltip="Wroblewski, 2011 #14" w:history="1">
        <w:r w:rsidR="008D56FA">
          <w:rPr>
            <w:noProof/>
          </w:rPr>
          <w:t>18</w:t>
        </w:r>
      </w:hyperlink>
      <w:r w:rsidR="00C11E4B">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 xml:space="preserve">The </w:t>
      </w:r>
      <w:r w:rsidR="00EF3671" w:rsidRPr="0038389B">
        <w:lastRenderedPageBreak/>
        <w:t>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73809A77"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C11E4B">
        <w:rPr>
          <w:lang w:eastAsia="x-none"/>
        </w:rPr>
        <w:instrText xml:space="preserve"> ADDIN EN.CITE &lt;EndNote&gt;&lt;Cite&gt;&lt;Author&gt;W3C&lt;/Author&gt;&lt;Year&gt;2006&lt;/Year&gt;&lt;RecNum&gt;55&lt;/RecNum&gt;&lt;DisplayText&gt;[19]&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C11E4B">
        <w:rPr>
          <w:noProof/>
          <w:lang w:eastAsia="x-none"/>
        </w:rPr>
        <w:t>[</w:t>
      </w:r>
      <w:hyperlink w:anchor="_ENREF_19" w:tooltip="W3C, 2006 #55" w:history="1">
        <w:r w:rsidR="008D56FA">
          <w:rPr>
            <w:noProof/>
            <w:lang w:eastAsia="x-none"/>
          </w:rPr>
          <w:t>19</w:t>
        </w:r>
      </w:hyperlink>
      <w:r w:rsidR="00C11E4B">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lastRenderedPageBreak/>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C11E4B">
        <w:rPr>
          <w:lang w:eastAsia="x-none"/>
        </w:rPr>
        <w:instrText xml:space="preserve"> ADDIN EN.CITE &lt;EndNote&gt;&lt;Cite&gt;&lt;Author&gt;ScientiaMobile&lt;/Author&gt;&lt;Year&gt;2012&lt;/Year&gt;&lt;RecNum&gt;56&lt;/RecNum&gt;&lt;DisplayText&gt;[20]&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C11E4B">
        <w:rPr>
          <w:noProof/>
          <w:lang w:eastAsia="x-none"/>
        </w:rPr>
        <w:t>[</w:t>
      </w:r>
      <w:hyperlink w:anchor="_ENREF_20" w:tooltip="ScientiaMobile, 2012 #56" w:history="1">
        <w:r w:rsidR="008D56FA">
          <w:rPr>
            <w:noProof/>
            <w:lang w:eastAsia="x-none"/>
          </w:rPr>
          <w:t>20</w:t>
        </w:r>
      </w:hyperlink>
      <w:r w:rsidR="00C11E4B">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C11E4B">
        <w:rPr>
          <w:lang w:eastAsia="x-none"/>
        </w:rPr>
        <w:instrText xml:space="preserve"> ADDIN EN.CITE &lt;EndNote&gt;&lt;Cite&gt;&lt;Author&gt;W3C&lt;/Author&gt;&lt;Year&gt;2008&lt;/Year&gt;&lt;RecNum&gt;57&lt;/RecNum&gt;&lt;DisplayText&gt;[21]&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C11E4B">
        <w:rPr>
          <w:noProof/>
          <w:lang w:eastAsia="x-none"/>
        </w:rPr>
        <w:t>[</w:t>
      </w:r>
      <w:hyperlink w:anchor="_ENREF_21" w:tooltip="W3C, 2008 #57" w:history="1">
        <w:r w:rsidR="008D56FA">
          <w:rPr>
            <w:noProof/>
            <w:lang w:eastAsia="x-none"/>
          </w:rPr>
          <w:t>21</w:t>
        </w:r>
      </w:hyperlink>
      <w:r w:rsidR="00C11E4B">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w:t>
      </w:r>
      <w:r w:rsidR="00514DCF">
        <w:lastRenderedPageBreak/>
        <w:t xml:space="preserve">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25A4C4EC"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C11E4B">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C11E4B">
        <w:rPr>
          <w:noProof/>
        </w:rPr>
        <w:t>[</w:t>
      </w:r>
      <w:hyperlink w:anchor="_ENREF_22" w:tooltip="Wroblewski, 2011 #1" w:history="1">
        <w:r w:rsidR="008D56FA">
          <w:rPr>
            <w:noProof/>
          </w:rPr>
          <w:t>22</w:t>
        </w:r>
      </w:hyperlink>
      <w:r w:rsidR="00C11E4B">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233FB243"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009E1F1C">
        <w:t>, just like with RWD</w:t>
      </w:r>
      <w:r w:rsidRPr="00F67182">
        <w:t>.</w:t>
      </w:r>
      <w:r w:rsidR="009E1F1C">
        <w:t xml:space="preserve"> Keeping the same URL will make it easier for users to navigate</w:t>
      </w:r>
      <w:r w:rsidR="00261924">
        <w:t xml:space="preserve"> a Web site</w:t>
      </w:r>
      <w:r w:rsidR="009E1F1C">
        <w:t>, as they no longer have to think about using different URL’</w:t>
      </w:r>
      <w:r w:rsidR="008F6205">
        <w:t>s for different versions</w:t>
      </w:r>
      <w:r w:rsidR="009E1F1C">
        <w:t>.</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12D8002B" w:rsidR="00C71B4D" w:rsidRDefault="00767C25" w:rsidP="004A643E">
      <w:pPr>
        <w:spacing w:line="360" w:lineRule="auto"/>
        <w:jc w:val="both"/>
      </w:pPr>
      <w:r>
        <w:t>There i</w:t>
      </w:r>
      <w:r w:rsidR="00C3768E" w:rsidRPr="00B22822">
        <w:t xml:space="preserve">s one problem with having detection done on the server, though: it relies on being able to accurately detect what kind of UA is making the request. The reliability of </w:t>
      </w:r>
      <w:r w:rsidR="00C3768E" w:rsidRPr="00B22822">
        <w:lastRenderedPageBreak/>
        <w:t xml:space="preserve">server side </w:t>
      </w:r>
      <w:r w:rsidR="0081776D">
        <w:t>UA</w:t>
      </w:r>
      <w:r w:rsidR="00C3768E" w:rsidRPr="00B22822">
        <w:t xml:space="preserve"> detection has been</w:t>
      </w:r>
      <w:r w:rsidR="00B07CCE">
        <w:t xml:space="preserve"> heavily</w:t>
      </w:r>
      <w:r w:rsidR="00C3768E" w:rsidRPr="00B22822">
        <w:t xml:space="preserve"> deba</w:t>
      </w:r>
      <w:r w:rsidR="00B07CCE">
        <w:t>ted</w:t>
      </w:r>
      <w:r w:rsidR="0035314B">
        <w:t xml:space="preserve"> </w:t>
      </w:r>
      <w:r w:rsidR="0035314B">
        <w:fldChar w:fldCharType="begin"/>
      </w:r>
      <w:r w:rsidR="00C11E4B">
        <w:instrText xml:space="preserve"> ADDIN EN.CITE &lt;EndNote&gt;&lt;Cite&gt;&lt;Author&gt;Krycho&lt;/Author&gt;&lt;Year&gt;2012&lt;/Year&gt;&lt;RecNum&gt;11&lt;/RecNum&gt;&lt;DisplayText&gt;[23]&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C11E4B">
        <w:rPr>
          <w:noProof/>
        </w:rPr>
        <w:t>[</w:t>
      </w:r>
      <w:hyperlink w:anchor="_ENREF_23" w:tooltip="Krycho, 2012 #11" w:history="1">
        <w:r w:rsidR="008D56FA">
          <w:rPr>
            <w:noProof/>
          </w:rPr>
          <w:t>23</w:t>
        </w:r>
      </w:hyperlink>
      <w:r w:rsidR="00C11E4B">
        <w:rPr>
          <w:noProof/>
        </w:rPr>
        <w:t>]</w:t>
      </w:r>
      <w:r w:rsidR="0035314B">
        <w:fldChar w:fldCharType="end"/>
      </w:r>
      <w:r w:rsidR="006236EB" w:rsidRPr="00B22822">
        <w:t xml:space="preserve">, and several </w:t>
      </w:r>
      <w:r w:rsidR="00C3768E" w:rsidRPr="00B22822">
        <w:t xml:space="preserve">solutions exist for accurately interpreting </w:t>
      </w:r>
      <w:r w:rsidR="008815F8">
        <w:t>UA</w:t>
      </w:r>
      <w:r w:rsidR="00C3768E" w:rsidRPr="00B22822">
        <w:t xml:space="preserve"> strings on the server</w:t>
      </w:r>
      <w:r w:rsidR="00E338DE">
        <w:t>, such as the aforementioned DDR’s</w:t>
      </w:r>
      <w:r w:rsidR="00C3768E"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00C3768E" w:rsidRPr="00B22822">
        <w:t xml:space="preserve"> falls flat as soon as someone fakes the </w:t>
      </w:r>
      <w:r w:rsidR="00154016">
        <w:t>UA</w:t>
      </w:r>
      <w:r w:rsidR="00C3768E" w:rsidRPr="00B22822">
        <w:t xml:space="preserve"> string or otherwise blocks the server from making what amounts to an educated guess. Being reliant on the </w:t>
      </w:r>
      <w:r w:rsidR="00B22822">
        <w:t>UA</w:t>
      </w:r>
      <w:r w:rsidR="00C3768E" w:rsidRPr="00B22822">
        <w:t xml:space="preserve"> string alone means that UA’s</w:t>
      </w:r>
      <w:r w:rsidR="00A16D12" w:rsidRPr="00B22822">
        <w:t xml:space="preserve"> that do no</w:t>
      </w:r>
      <w:r w:rsidR="00C3768E" w:rsidRPr="00B22822">
        <w:t>t send a meaning</w:t>
      </w:r>
      <w:r w:rsidR="00B22822">
        <w:t>ful</w:t>
      </w:r>
      <w:r w:rsidR="00C3768E"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4764493"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r w:rsidR="00567DBE">
        <w:t xml:space="preserve"> </w:t>
      </w:r>
      <w:r w:rsidR="00567DBE">
        <w:fldChar w:fldCharType="begin"/>
      </w:r>
      <w:r w:rsidR="00567DBE">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67DBE">
        <w:fldChar w:fldCharType="separate"/>
      </w:r>
      <w:r w:rsidR="00567DBE">
        <w:rPr>
          <w:noProof/>
        </w:rPr>
        <w:t>[</w:t>
      </w:r>
      <w:hyperlink w:anchor="_ENREF_22" w:tooltip="Wroblewski, 2011 #1" w:history="1">
        <w:r w:rsidR="008D56FA">
          <w:rPr>
            <w:noProof/>
          </w:rPr>
          <w:t>22</w:t>
        </w:r>
      </w:hyperlink>
      <w:r w:rsidR="00567DBE">
        <w:rPr>
          <w:noProof/>
        </w:rPr>
        <w:t>]</w:t>
      </w:r>
      <w:r w:rsidR="00567DBE">
        <w:fldChar w:fldCharType="end"/>
      </w:r>
      <w:r w:rsidR="00A61F4B">
        <w:t>.</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356920ED" w:rsidR="003D1F59" w:rsidRDefault="003D1F59" w:rsidP="004A643E">
      <w:pPr>
        <w:spacing w:line="360" w:lineRule="auto"/>
        <w:jc w:val="both"/>
        <w:rPr>
          <w:lang w:eastAsia="x-none"/>
        </w:rPr>
      </w:pPr>
      <w:r>
        <w:rPr>
          <w:lang w:eastAsia="x-none"/>
        </w:rPr>
        <w:t>Detector is a flexible server side UA feature detection system created by Dave Olsen</w:t>
      </w:r>
      <w:r w:rsidR="00F96454">
        <w:rPr>
          <w:lang w:eastAsia="x-none"/>
        </w:rPr>
        <w:t>, a programmer and project manager at West Virginia University,</w:t>
      </w:r>
      <w:r w:rsidR="00594F51">
        <w:rPr>
          <w:lang w:eastAsia="x-none"/>
        </w:rPr>
        <w:t xml:space="preserve"> and written about in his own blog</w:t>
      </w:r>
      <w:r w:rsidR="00711A6C">
        <w:rPr>
          <w:lang w:eastAsia="x-none"/>
        </w:rPr>
        <w:t xml:space="preserve"> </w:t>
      </w:r>
      <w:r w:rsidR="00253264">
        <w:rPr>
          <w:lang w:eastAsia="x-none"/>
        </w:rPr>
        <w:fldChar w:fldCharType="begin"/>
      </w:r>
      <w:r w:rsidR="00C11E4B">
        <w:rPr>
          <w:lang w:eastAsia="x-none"/>
        </w:rPr>
        <w:instrText xml:space="preserve"> ADDIN EN.CITE &lt;EndNote&gt;&lt;Cite&gt;&lt;Author&gt;Olsen&lt;/Author&gt;&lt;Year&gt;2012&lt;/Year&gt;&lt;RecNum&gt;3&lt;/RecNum&gt;&lt;DisplayText&gt;[24]&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C11E4B">
        <w:rPr>
          <w:noProof/>
          <w:lang w:eastAsia="x-none"/>
        </w:rPr>
        <w:t>[</w:t>
      </w:r>
      <w:hyperlink w:anchor="_ENREF_24" w:tooltip="Olsen, 2012 #3" w:history="1">
        <w:r w:rsidR="008D56FA">
          <w:rPr>
            <w:noProof/>
            <w:lang w:eastAsia="x-none"/>
          </w:rPr>
          <w:t>24</w:t>
        </w:r>
      </w:hyperlink>
      <w:r w:rsidR="00C11E4B">
        <w:rPr>
          <w:noProof/>
          <w:lang w:eastAsia="x-none"/>
        </w:rPr>
        <w:t>]</w:t>
      </w:r>
      <w:r w:rsidR="00253264">
        <w:rPr>
          <w:lang w:eastAsia="x-none"/>
        </w:rPr>
        <w:fldChar w:fldCharType="end"/>
      </w:r>
      <w:r>
        <w:rPr>
          <w:lang w:eastAsia="x-none"/>
        </w:rPr>
        <w:t>. The idea behind it is to never assume you know everything based on just a UA string, and that you should never run feature tests unless you d</w:t>
      </w:r>
      <w:r w:rsidR="00081862">
        <w:rPr>
          <w:lang w:eastAsia="x-none"/>
        </w:rPr>
        <w:t>o no</w:t>
      </w:r>
      <w:r>
        <w:rPr>
          <w:lang w:eastAsia="x-none"/>
        </w:rPr>
        <w:t>t know which UA y</w:t>
      </w:r>
      <w:r w:rsidR="00081862">
        <w:rPr>
          <w:lang w:eastAsia="x-none"/>
        </w:rPr>
        <w:t>ou a</w:t>
      </w:r>
      <w:r>
        <w:rPr>
          <w:lang w:eastAsia="x-none"/>
        </w:rPr>
        <w:t xml:space="preserve">re running in. Based on this he skips the predefined </w:t>
      </w:r>
      <w:r w:rsidR="000C7018">
        <w:rPr>
          <w:lang w:eastAsia="x-none"/>
        </w:rPr>
        <w:t>DDR</w:t>
      </w:r>
      <w:r>
        <w:rPr>
          <w:lang w:eastAsia="x-none"/>
        </w:rPr>
        <w:t xml:space="preserv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32ECA7C8"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and the server side detection logic that stores and looks up UA strings and decides what to do with them. The client side part is simply a Modernizr test page t</w:t>
      </w:r>
      <w:r w:rsidR="003E0BF3">
        <w:rPr>
          <w:lang w:eastAsia="x-none"/>
        </w:rPr>
        <w:t>hat i</w:t>
      </w:r>
      <w:r>
        <w:rPr>
          <w:lang w:eastAsia="x-none"/>
        </w:rPr>
        <w:t xml:space="preserve">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w:t>
      </w:r>
      <w:r>
        <w:rPr>
          <w:lang w:eastAsia="x-none"/>
        </w:rPr>
        <w:lastRenderedPageBreak/>
        <w:t>the information gathered by the client side tests as well as gathering useful information from the UA string itself, such as operating system and device name. This method of user agent</w:t>
      </w:r>
      <w:r w:rsidR="00A42299">
        <w:rPr>
          <w:lang w:eastAsia="x-none"/>
        </w:rPr>
        <w:t xml:space="preserve"> detection (or more accurately: feature detection</w:t>
      </w:r>
      <w:r>
        <w:rPr>
          <w:lang w:eastAsia="x-none"/>
        </w:rPr>
        <w:t>) not only removes the need for a central database, it makes the system</w:t>
      </w:r>
      <w:r w:rsidRPr="00A42299">
        <w:rPr>
          <w:lang w:eastAsia="x-none"/>
        </w:rPr>
        <w:t xml:space="preserve"> </w:t>
      </w:r>
      <w:r w:rsidR="00A42299" w:rsidRPr="00A42299">
        <w:rPr>
          <w:lang w:eastAsia="x-none"/>
        </w:rPr>
        <w:t>Future Friendly</w:t>
      </w:r>
      <w:r w:rsidRPr="00A42299">
        <w:rPr>
          <w:lang w:eastAsia="x-none"/>
        </w:rPr>
        <w:t xml:space="preserve"> </w:t>
      </w:r>
      <w:r>
        <w:rPr>
          <w:lang w:eastAsia="x-none"/>
        </w:rPr>
        <w:t>by allowing it to figure out an unknown device’s features from the device its</w:t>
      </w:r>
      <w:r w:rsidR="00625A5A">
        <w:rPr>
          <w:lang w:eastAsia="x-none"/>
        </w:rPr>
        <w:t>elf, instead of a database that i</w:t>
      </w:r>
      <w:r>
        <w:rPr>
          <w:lang w:eastAsia="x-none"/>
        </w:rPr>
        <w:t>s solely relying on the UA string for information. Of course, this means that a new device t</w:t>
      </w:r>
      <w:r w:rsidR="006341EB">
        <w:rPr>
          <w:lang w:eastAsia="x-none"/>
        </w:rPr>
        <w:t>hat ha</w:t>
      </w:r>
      <w:r>
        <w:rPr>
          <w:lang w:eastAsia="x-none"/>
        </w:rPr>
        <w:t xml:space="preserve">s not been encountered by the system will be subject to a barrage of tests that will slow down the loading time of a page and take up valuable resources. But it will only happen once: the very first time this new UA string is detected. Each subsequent request from the same </w:t>
      </w:r>
      <w:r w:rsidR="009323C9">
        <w:rPr>
          <w:lang w:eastAsia="x-none"/>
        </w:rPr>
        <w:t xml:space="preserve">UA </w:t>
      </w:r>
      <w:r>
        <w:rPr>
          <w:lang w:eastAsia="x-none"/>
        </w:rPr>
        <w:t>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5899BC9E"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CF33A1">
        <w:rPr>
          <w:lang w:eastAsia="x-none"/>
        </w:rPr>
        <w:t>“</w:t>
      </w:r>
      <w:r w:rsidR="003D1F59" w:rsidRPr="00CF33A1">
        <w:rPr>
          <w:lang w:eastAsia="x-none"/>
        </w:rPr>
        <w:t>families</w:t>
      </w:r>
      <w:r w:rsidR="00CF33A1">
        <w:rPr>
          <w:lang w:eastAsia="x-none"/>
        </w:rPr>
        <w:t>”</w:t>
      </w:r>
      <w:r w:rsidR="003D1F59">
        <w:rPr>
          <w:lang w:eastAsia="x-none"/>
        </w:rPr>
        <w:t xml:space="preserve"> that decide what features uniquely identifies a </w:t>
      </w:r>
      <w:r w:rsidR="00040BA7">
        <w:rPr>
          <w:lang w:eastAsia="x-none"/>
        </w:rPr>
        <w:t>class</w:t>
      </w:r>
      <w:r w:rsidR="003D1F59">
        <w:rPr>
          <w:lang w:eastAsia="x-none"/>
        </w:rPr>
        <w:t xml:space="preserve"> of device you want to tailor the page to</w:t>
      </w:r>
      <w:r w:rsidR="001C4FAC">
        <w:rPr>
          <w:lang w:eastAsia="x-none"/>
        </w:rPr>
        <w:t>, for example “mobile”, “tablet” and “desktop”</w:t>
      </w:r>
      <w:r w:rsidR="003D1F59">
        <w:rPr>
          <w:lang w:eastAsia="x-none"/>
        </w:rPr>
        <w:t xml:space="preserve">. Families are defined in a JSON </w:t>
      </w:r>
      <w:r w:rsidR="003F6BC3">
        <w:rPr>
          <w:lang w:eastAsia="x-none"/>
        </w:rPr>
        <w:t>file that i</w:t>
      </w:r>
      <w:r w:rsidR="003D1F59">
        <w:rPr>
          <w:lang w:eastAsia="x-none"/>
        </w:rPr>
        <w:t xml:space="preserve">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465D4" w:rsidRPr="003465D4">
        <w:rPr>
          <w:lang w:eastAsia="x-none"/>
        </w:rPr>
        <w:t>“</w:t>
      </w:r>
      <w:r w:rsidR="003D1F59" w:rsidRPr="003465D4">
        <w:rPr>
          <w:lang w:eastAsia="x-none"/>
        </w:rPr>
        <w:t>features array</w:t>
      </w:r>
      <w:r w:rsidR="003465D4" w:rsidRPr="003465D4">
        <w:rPr>
          <w:lang w:eastAsia="x-none"/>
        </w:rPr>
        <w:t>”</w:t>
      </w:r>
      <w:r w:rsidR="003D1F59">
        <w:rPr>
          <w:lang w:eastAsia="x-none"/>
        </w:rPr>
        <w:t xml:space="preserve"> that can contain any features detected by the Modernizr client side tests. All attributes and features in the feature array have to be evaluated to </w:t>
      </w:r>
      <w:r w:rsidR="00D57919">
        <w:rPr>
          <w:lang w:eastAsia="x-none"/>
        </w:rPr>
        <w:t>“</w:t>
      </w:r>
      <w:r w:rsidR="003D1F59" w:rsidRPr="00D57919">
        <w:rPr>
          <w:lang w:eastAsia="x-none"/>
        </w:rPr>
        <w:t>true</w:t>
      </w:r>
      <w:r w:rsidR="00D57919">
        <w:rPr>
          <w:lang w:eastAsia="x-none"/>
        </w:rPr>
        <w:t>”</w:t>
      </w:r>
      <w:r w:rsidR="003D1F59">
        <w:rPr>
          <w:i/>
          <w:lang w:eastAsia="x-none"/>
        </w:rPr>
        <w:t xml:space="preserv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w:t>
      </w:r>
      <w:r w:rsidR="00A47C4D">
        <w:rPr>
          <w:lang w:eastAsia="x-none"/>
        </w:rPr>
        <w:t>Detector, as they a</w:t>
      </w:r>
      <w:r w:rsidR="003D1F59">
        <w:rPr>
          <w:lang w:eastAsia="x-none"/>
        </w:rPr>
        <w:t xml:space="preserve">re what </w:t>
      </w:r>
      <w:r w:rsidR="00F729AA">
        <w:rPr>
          <w:lang w:eastAsia="x-none"/>
        </w:rPr>
        <w:t>we</w:t>
      </w:r>
      <w:r w:rsidR="003D1F59">
        <w:rPr>
          <w:lang w:eastAsia="x-none"/>
        </w:rPr>
        <w:t xml:space="preserve"> use to differentiate between different device classes.</w:t>
      </w:r>
    </w:p>
    <w:p w14:paraId="2E6A218C" w14:textId="77777777" w:rsidR="008E1458" w:rsidRDefault="008E1458" w:rsidP="004A643E">
      <w:pPr>
        <w:spacing w:line="360" w:lineRule="auto"/>
        <w:jc w:val="both"/>
        <w:rPr>
          <w:lang w:eastAsia="x-none"/>
        </w:rPr>
      </w:pPr>
    </w:p>
    <w:p w14:paraId="696ADF69" w14:textId="3B09D65C" w:rsidR="003D1F59" w:rsidRDefault="00243ABA" w:rsidP="004A643E">
      <w:pPr>
        <w:spacing w:line="360" w:lineRule="auto"/>
        <w:jc w:val="both"/>
        <w:rPr>
          <w:lang w:eastAsia="x-none"/>
        </w:rPr>
      </w:pPr>
      <w:r>
        <w:rPr>
          <w:lang w:eastAsia="x-none"/>
        </w:rPr>
        <w:t xml:space="preserve">To build a RESS solution by </w:t>
      </w:r>
      <w:r w:rsidR="003D1F59">
        <w:rPr>
          <w:lang w:eastAsia="x-none"/>
        </w:rPr>
        <w:t>using Detector there’s one extra thing needed: a template framework, such as Mustach</w:t>
      </w:r>
      <w:r w:rsidR="00CF2E8C">
        <w:rPr>
          <w:lang w:eastAsia="x-none"/>
        </w:rPr>
        <w:t>e, Handlebars or Jade. Without some form</w:t>
      </w:r>
      <w:r w:rsidR="00844360">
        <w:rPr>
          <w:lang w:eastAsia="x-none"/>
        </w:rPr>
        <w:t xml:space="preserve"> of</w:t>
      </w:r>
      <w:r w:rsidR="003D1F59">
        <w:rPr>
          <w:lang w:eastAsia="x-none"/>
        </w:rPr>
        <w:t xml:space="preserve">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w:t>
      </w:r>
      <w:r w:rsidR="003D1F59">
        <w:rPr>
          <w:lang w:eastAsia="x-none"/>
        </w:rPr>
        <w:lastRenderedPageBreak/>
        <w:t>family a UA belongs to. Following Luke Wroblewski’s example of having a page with different navigation for different devices</w:t>
      </w:r>
      <w:r w:rsidR="00CE0589">
        <w:rPr>
          <w:lang w:eastAsia="x-none"/>
        </w:rPr>
        <w:t xml:space="preserve"> </w:t>
      </w:r>
      <w:r w:rsidR="00CE0589">
        <w:rPr>
          <w:lang w:eastAsia="x-none"/>
        </w:rPr>
        <w:fldChar w:fldCharType="begin"/>
      </w:r>
      <w:r w:rsidR="00CE0589">
        <w:rPr>
          <w:lang w:eastAsia="x-none"/>
        </w:rPr>
        <w:instrText xml:space="preserve"> ADDIN EN.CITE &lt;EndNote&gt;&lt;Cite&gt;&lt;Author&gt;Wroblewski&lt;/Author&gt;&lt;Year&gt;2011&lt;/Year&gt;&lt;RecNum&gt;1&lt;/RecNum&gt;&lt;DisplayText&gt;[2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CE0589">
        <w:rPr>
          <w:lang w:eastAsia="x-none"/>
        </w:rPr>
        <w:fldChar w:fldCharType="separate"/>
      </w:r>
      <w:r w:rsidR="00CE0589">
        <w:rPr>
          <w:noProof/>
          <w:lang w:eastAsia="x-none"/>
        </w:rPr>
        <w:t>[</w:t>
      </w:r>
      <w:hyperlink w:anchor="_ENREF_22" w:tooltip="Wroblewski, 2011 #1" w:history="1">
        <w:r w:rsidR="008D56FA">
          <w:rPr>
            <w:noProof/>
            <w:lang w:eastAsia="x-none"/>
          </w:rPr>
          <w:t>22</w:t>
        </w:r>
      </w:hyperlink>
      <w:r w:rsidR="00CE0589">
        <w:rPr>
          <w:noProof/>
          <w:lang w:eastAsia="x-none"/>
        </w:rPr>
        <w:t>]</w:t>
      </w:r>
      <w:r w:rsidR="00CE0589">
        <w:rPr>
          <w:lang w:eastAsia="x-none"/>
        </w:rPr>
        <w:fldChar w:fldCharType="end"/>
      </w:r>
      <w:r w:rsidR="00574ECC">
        <w:rPr>
          <w:lang w:eastAsia="x-none"/>
        </w:rPr>
        <w:t xml:space="preserve">, we could </w:t>
      </w:r>
      <w:r w:rsidR="008C772A">
        <w:rPr>
          <w:lang w:eastAsia="x-none"/>
        </w:rPr>
        <w:t>create a Web page</w:t>
      </w:r>
      <w:r w:rsidR="003D1F59">
        <w:rPr>
          <w:lang w:eastAsia="x-none"/>
        </w:rPr>
        <w:t xml:space="preserve"> using Mustache for templates with the given file-hier</w:t>
      </w:r>
      <w:r w:rsidR="00663B0C">
        <w:rPr>
          <w:lang w:eastAsia="x-none"/>
        </w:rPr>
        <w:t>archy for partials</w:t>
      </w:r>
      <w:r w:rsidR="005D25F2">
        <w:rPr>
          <w:lang w:eastAsia="x-none"/>
        </w:rPr>
        <w:t xml:space="preserve">, as seen in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0A7273">
        <w:t xml:space="preserve">Code Snippet </w:t>
      </w:r>
      <w:r w:rsidR="000A7273">
        <w:rPr>
          <w:noProof/>
        </w:rPr>
        <w:t>7</w:t>
      </w:r>
      <w:r w:rsidR="005E2935">
        <w:rPr>
          <w:lang w:eastAsia="x-none"/>
        </w:rPr>
        <w:fldChar w:fldCharType="end"/>
      </w:r>
      <w:r w:rsidR="005D25F2">
        <w:rPr>
          <w:lang w:eastAsia="x-none"/>
        </w:rPr>
        <w:t xml:space="preserve"> and</w:t>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0A7273">
        <w:t xml:space="preserve">Figure </w:t>
      </w:r>
      <w:r w:rsidR="000A7273">
        <w:rPr>
          <w:noProof/>
        </w:rPr>
        <w:t>3</w:t>
      </w:r>
      <w:r w:rsidR="005E2935">
        <w:rPr>
          <w:lang w:eastAsia="x-none"/>
        </w:rPr>
        <w:fldChar w:fldCharType="end"/>
      </w:r>
      <w:r w:rsidR="005D25F2">
        <w:rPr>
          <w:lang w:eastAsia="x-none"/>
        </w:rPr>
        <w:t>.</w:t>
      </w:r>
      <w:r w:rsidR="003C2FF0">
        <w:rPr>
          <w:lang w:eastAsia="x-none"/>
        </w:rPr>
        <w:t xml:space="preserve"> Each Mustache file in this example will contain HTML that is tailored to </w:t>
      </w:r>
      <w:r w:rsidR="00153FEC">
        <w:rPr>
          <w:noProof/>
        </w:rPr>
        <mc:AlternateContent>
          <mc:Choice Requires="wpg">
            <w:drawing>
              <wp:anchor distT="0" distB="0" distL="114300" distR="114300" simplePos="0" relativeHeight="251664384" behindDoc="0" locked="0" layoutInCell="1" allowOverlap="1" wp14:anchorId="13476996" wp14:editId="02226093">
                <wp:simplePos x="0" y="0"/>
                <wp:positionH relativeFrom="margin">
                  <wp:posOffset>457200</wp:posOffset>
                </wp:positionH>
                <wp:positionV relativeFrom="paragraph">
                  <wp:posOffset>137668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665421" w:rsidRDefault="00665421"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665421" w:rsidRPr="00663B0C" w:rsidRDefault="00665421"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665421"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665421" w:rsidRPr="00663B0C" w:rsidRDefault="00665421"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665421" w:rsidRPr="00663B0C"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665421" w:rsidRPr="00646D23" w:rsidRDefault="00665421">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665421" w:rsidRDefault="00665421" w:rsidP="00646D23">
                              <w:pPr>
                                <w:pStyle w:val="Caption"/>
                                <w:rPr>
                                  <w:noProof/>
                                </w:rPr>
                              </w:pPr>
                              <w:bookmarkStart w:id="10" w:name="_Ref217718608"/>
                              <w:r>
                                <w:t xml:space="preserve">Code Snippet </w:t>
                              </w:r>
                              <w:fldSimple w:instr=" SEQ Code_Snippet \* ARABIC ">
                                <w:r>
                                  <w:rPr>
                                    <w:noProof/>
                                  </w:rPr>
                                  <w:t>7</w:t>
                                </w:r>
                              </w:fldSimple>
                              <w:bookmarkEnd w:id="10"/>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665421" w:rsidRDefault="00665421" w:rsidP="00646D23">
                              <w:pPr>
                                <w:pStyle w:val="Caption"/>
                                <w:rPr>
                                  <w:noProof/>
                                </w:rPr>
                              </w:pPr>
                              <w:bookmarkStart w:id="11" w:name="_Ref217718632"/>
                              <w:r>
                                <w:t xml:space="preserve">Figure </w:t>
                              </w:r>
                              <w:fldSimple w:instr=" SEQ Figure \* ARABIC ">
                                <w:r>
                                  <w:rPr>
                                    <w:noProof/>
                                  </w:rPr>
                                  <w:t>3</w:t>
                                </w:r>
                              </w:fldSimple>
                              <w:bookmarkEnd w:id="11"/>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36pt;margin-top:108.4pt;width:368.5pt;height:161.6pt;z-index:251664384;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665421" w:rsidRDefault="00665421"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665421" w:rsidRPr="00663B0C" w:rsidRDefault="00665421"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665421" w:rsidRPr="00663B0C" w:rsidRDefault="00665421"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665421" w:rsidRDefault="00665421"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665421" w:rsidRPr="00663B0C" w:rsidRDefault="00665421"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665421" w:rsidRPr="00663B0C" w:rsidRDefault="00665421">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665421" w:rsidRPr="00646D23" w:rsidRDefault="00665421"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665421" w:rsidRPr="00646D23" w:rsidRDefault="00665421"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665421" w:rsidRPr="00646D23" w:rsidRDefault="00665421">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665421" w:rsidRDefault="00665421" w:rsidP="00646D23">
                        <w:pPr>
                          <w:pStyle w:val="Caption"/>
                          <w:rPr>
                            <w:noProof/>
                          </w:rPr>
                        </w:pPr>
                        <w:bookmarkStart w:id="12" w:name="_Ref217718608"/>
                        <w:r>
                          <w:t xml:space="preserve">Code Snippet </w:t>
                        </w:r>
                        <w:fldSimple w:instr=" SEQ Code_Snippet \* ARABIC ">
                          <w:r>
                            <w:rPr>
                              <w:noProof/>
                            </w:rPr>
                            <w:t>7</w:t>
                          </w:r>
                        </w:fldSimple>
                        <w:bookmarkEnd w:id="12"/>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665421" w:rsidRDefault="00665421" w:rsidP="00646D23">
                        <w:pPr>
                          <w:pStyle w:val="Caption"/>
                          <w:rPr>
                            <w:noProof/>
                          </w:rPr>
                        </w:pPr>
                        <w:bookmarkStart w:id="13" w:name="_Ref217718632"/>
                        <w:r>
                          <w:t xml:space="preserve">Figure </w:t>
                        </w:r>
                        <w:fldSimple w:instr=" SEQ Figure \* ARABIC ">
                          <w:r>
                            <w:rPr>
                              <w:noProof/>
                            </w:rPr>
                            <w:t>3</w:t>
                          </w:r>
                        </w:fldSimple>
                        <w:bookmarkEnd w:id="13"/>
                        <w:r>
                          <w:t>: File hierarchy for Mustache partials in the Detector system.</w:t>
                        </w:r>
                      </w:p>
                    </w:txbxContent>
                  </v:textbox>
                </v:shape>
                <w10:wrap type="topAndBottom" anchorx="margin"/>
              </v:group>
            </w:pict>
          </mc:Fallback>
        </mc:AlternateContent>
      </w:r>
      <w:r w:rsidR="003C2FF0">
        <w:rPr>
          <w:lang w:eastAsia="x-none"/>
        </w:rPr>
        <w:t>the device class it belongs to.</w:t>
      </w:r>
    </w:p>
    <w:p w14:paraId="08E1A0F9" w14:textId="7069A2CA"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5378E1CE" w:rsidR="003D1F59" w:rsidRDefault="003D1F59" w:rsidP="004A643E">
      <w:pPr>
        <w:spacing w:line="360" w:lineRule="auto"/>
        <w:jc w:val="both"/>
        <w:rPr>
          <w:lang w:eastAsia="x-none"/>
        </w:rPr>
      </w:pPr>
      <w:r>
        <w:rPr>
          <w:lang w:eastAsia="x-none"/>
        </w:rPr>
        <w:t>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w:t>
      </w:r>
      <w:r w:rsidR="0083204C">
        <w:rPr>
          <w:lang w:eastAsia="x-none"/>
        </w:rPr>
        <w:t>he remaining partials with what i</w:t>
      </w:r>
      <w:r>
        <w:rPr>
          <w:lang w:eastAsia="x-none"/>
        </w:rPr>
        <w:t>s in the base folder – removing a lot of code that would otherwise be repeated throughout each family-specific markup. Falling back on a base directory is not suppor</w:t>
      </w:r>
      <w:r w:rsidR="00FA2C2F">
        <w:rPr>
          <w:lang w:eastAsia="x-none"/>
        </w:rPr>
        <w:t xml:space="preserve">ted in Mustache by default, but </w:t>
      </w:r>
      <w:r>
        <w:rPr>
          <w:lang w:eastAsia="x-none"/>
        </w:rPr>
        <w:t>Olsen has made the small tweaks necessary for this functionality in his own fork of Mustache’s loader</w:t>
      </w:r>
      <w:r w:rsidR="00906515">
        <w:rPr>
          <w:lang w:eastAsia="x-none"/>
        </w:rPr>
        <w:t xml:space="preserve"> </w:t>
      </w:r>
      <w:r w:rsidR="00906515">
        <w:rPr>
          <w:lang w:eastAsia="x-none"/>
        </w:rPr>
        <w:fldChar w:fldCharType="begin"/>
      </w:r>
      <w:r w:rsidR="00906515">
        <w:rPr>
          <w:lang w:eastAsia="x-none"/>
        </w:rPr>
        <w:instrText xml:space="preserve"> ADDIN EN.CITE &lt;EndNote&gt;&lt;Cite&gt;&lt;Author&gt;Olsen&lt;/Author&gt;&lt;Year&gt;2011&lt;/Year&gt;&lt;RecNum&gt;71&lt;/RecNum&gt;&lt;DisplayText&gt;[25]&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906515">
        <w:rPr>
          <w:lang w:eastAsia="x-none"/>
        </w:rPr>
        <w:fldChar w:fldCharType="separate"/>
      </w:r>
      <w:r w:rsidR="00906515">
        <w:rPr>
          <w:noProof/>
          <w:lang w:eastAsia="x-none"/>
        </w:rPr>
        <w:t>[</w:t>
      </w:r>
      <w:hyperlink w:anchor="_ENREF_25" w:tooltip="Olsen, 2011 #71" w:history="1">
        <w:r w:rsidR="008D56FA">
          <w:rPr>
            <w:noProof/>
            <w:lang w:eastAsia="x-none"/>
          </w:rPr>
          <w:t>25</w:t>
        </w:r>
      </w:hyperlink>
      <w:r w:rsidR="00906515">
        <w:rPr>
          <w:noProof/>
          <w:lang w:eastAsia="x-none"/>
        </w:rPr>
        <w:t>]</w:t>
      </w:r>
      <w:r w:rsidR="00906515">
        <w:rPr>
          <w:lang w:eastAsia="x-none"/>
        </w:rPr>
        <w:fldChar w:fldCharType="end"/>
      </w:r>
      <w:r>
        <w:rPr>
          <w:lang w:eastAsia="x-none"/>
        </w:rPr>
        <w:t xml:space="preserve">. While this kind of structure is invisible to the user, it makes for a lot more readable code, and keeps the code base maintainable even if it grows in size by virtue of its modular design. Changing the order </w:t>
      </w:r>
      <w:proofErr w:type="gramStart"/>
      <w:r>
        <w:rPr>
          <w:lang w:eastAsia="x-none"/>
        </w:rPr>
        <w:t>and</w:t>
      </w:r>
      <w:proofErr w:type="gramEnd"/>
      <w:r>
        <w:rPr>
          <w:lang w:eastAsia="x-none"/>
        </w:rPr>
        <w:t xml:space="preserve"> layout of different components is just a matter of changing the base html file, leaving the device-specific code untouched. It also allows for adding family-specific components </w:t>
      </w:r>
      <w:r>
        <w:rPr>
          <w:lang w:eastAsia="x-none"/>
        </w:rPr>
        <w:lastRenderedPageBreak/>
        <w:t>later by simply adding new partials in a specific folder. E.g. if the base navigation in the header doesn’t utilize the screen sp</w:t>
      </w:r>
      <w:r w:rsidR="00544966">
        <w:rPr>
          <w:lang w:eastAsia="x-none"/>
        </w:rPr>
        <w:t>ace of a 50” TV well enough; it i</w:t>
      </w:r>
      <w:r>
        <w:rPr>
          <w:lang w:eastAsia="x-none"/>
        </w:rPr>
        <w:t xml:space="preserve">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w:t>
      </w:r>
      <w:r w:rsidR="00E311E5">
        <w:rPr>
          <w:lang w:eastAsia="x-none"/>
        </w:rPr>
        <w:t>r Detector gets a request from something it detects as a</w:t>
      </w:r>
      <w:r>
        <w:rPr>
          <w:lang w:eastAsia="x-none"/>
        </w:rPr>
        <w:t xml:space="preserve"> TV-family UA.</w:t>
      </w:r>
    </w:p>
    <w:p w14:paraId="3895CFFA" w14:textId="77777777" w:rsidR="008E1458" w:rsidRDefault="008E1458" w:rsidP="004A643E">
      <w:pPr>
        <w:spacing w:line="360" w:lineRule="auto"/>
        <w:jc w:val="both"/>
        <w:rPr>
          <w:lang w:eastAsia="x-none"/>
        </w:rPr>
      </w:pPr>
    </w:p>
    <w:p w14:paraId="43EAAE6C" w14:textId="39E6088A"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w:t>
      </w:r>
      <w:r w:rsidR="000C741D">
        <w:rPr>
          <w:lang w:eastAsia="x-none"/>
        </w:rPr>
        <w:t>er; skipping all the fluff that i</w:t>
      </w:r>
      <w:r>
        <w:rPr>
          <w:lang w:eastAsia="x-none"/>
        </w:rPr>
        <w: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1D02B50B"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w:t>
      </w:r>
      <w:r w:rsidR="006F3D5E">
        <w:rPr>
          <w:lang w:eastAsia="x-none"/>
        </w:rPr>
        <w:t>y to cover them is needed, and can be</w:t>
      </w:r>
      <w:r w:rsidR="001213B1">
        <w:rPr>
          <w:lang w:eastAsia="x-none"/>
        </w:rPr>
        <w:t xml:space="preserve"> done by </w:t>
      </w:r>
      <w:r>
        <w:rPr>
          <w:lang w:eastAsia="x-none"/>
        </w:rPr>
        <w:t xml:space="preserve">creating a family called “mobile-basic” that covers the features present on such devices. This requires nothing more than adding this new definition to the family JSON file and tailoring the necessary partials for these types of devices, </w:t>
      </w:r>
      <w:r w:rsidR="00A64F7D">
        <w:rPr>
          <w:lang w:eastAsia="x-none"/>
        </w:rPr>
        <w:t>the rest of the code base does no</w:t>
      </w:r>
      <w:r>
        <w:rPr>
          <w:lang w:eastAsia="x-none"/>
        </w:rPr>
        <w:t>t need to be touched.</w:t>
      </w:r>
    </w:p>
    <w:p w14:paraId="6A80D5EE" w14:textId="77777777" w:rsidR="008E1458" w:rsidRDefault="008E1458" w:rsidP="004A643E">
      <w:pPr>
        <w:spacing w:line="360" w:lineRule="auto"/>
        <w:jc w:val="both"/>
        <w:rPr>
          <w:lang w:eastAsia="x-none"/>
        </w:rPr>
      </w:pPr>
    </w:p>
    <w:p w14:paraId="3E5C69E9" w14:textId="4488DC23"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tweak to make the template system able to </w:t>
      </w:r>
      <w:r w:rsidR="00500A04">
        <w:rPr>
          <w:lang w:eastAsia="x-none"/>
        </w:rPr>
        <w:t>“</w:t>
      </w:r>
      <w:r w:rsidRPr="00500A04">
        <w:rPr>
          <w:lang w:eastAsia="x-none"/>
        </w:rPr>
        <w:t>failover</w:t>
      </w:r>
      <w:r w:rsidR="00500A04">
        <w:rPr>
          <w:lang w:eastAsia="x-none"/>
        </w:rPr>
        <w:t>”</w:t>
      </w:r>
      <w:r>
        <w:rPr>
          <w:lang w:eastAsia="x-none"/>
        </w:rPr>
        <w:t xml:space="preserve"> to a </w:t>
      </w:r>
      <w:r>
        <w:rPr>
          <w:lang w:eastAsia="x-none"/>
        </w:rPr>
        <w:lastRenderedPageBreak/>
        <w:t xml:space="preserve">base directory in the case </w:t>
      </w:r>
      <w:r w:rsidR="00860D4D">
        <w:rPr>
          <w:lang w:eastAsia="x-none"/>
        </w:rPr>
        <w:t>of missing partials is all that i</w:t>
      </w:r>
      <w:r>
        <w:rPr>
          <w:lang w:eastAsia="x-none"/>
        </w:rPr>
        <w:t xml:space="preserve">s needed to create a RESS </w:t>
      </w:r>
      <w:r w:rsidR="003E75C8">
        <w:rPr>
          <w:lang w:eastAsia="x-none"/>
        </w:rPr>
        <w:t>system. It i</w:t>
      </w:r>
      <w:r>
        <w:rPr>
          <w:lang w:eastAsia="x-none"/>
        </w:rPr>
        <w:t>s also flexible with the family system allowing for any kind of template system to be used, which gives developers increased freedom in building their web pages. The family system also separates the logic of detecting which partials to use from the p</w:t>
      </w:r>
      <w:r w:rsidR="00C132A5">
        <w:rPr>
          <w:lang w:eastAsia="x-none"/>
        </w:rPr>
        <w:t>resentational markup in the HTML</w:t>
      </w:r>
      <w:r>
        <w:rPr>
          <w:lang w:eastAsia="x-none"/>
        </w:rPr>
        <w:t xml:space="preserve"> and template files, keeping the code base clean and maintainable while being </w:t>
      </w:r>
      <w:r w:rsidR="00201FBF">
        <w:rPr>
          <w:lang w:eastAsia="x-none"/>
        </w:rPr>
        <w:t>Future F</w:t>
      </w:r>
      <w:r w:rsidRPr="00201FBF">
        <w:rPr>
          <w:lang w:eastAsia="x-none"/>
        </w:rPr>
        <w:t>riendly</w:t>
      </w:r>
      <w:r w:rsidR="0020010B">
        <w:rPr>
          <w:lang w:eastAsia="x-none"/>
        </w:rPr>
        <w:t>. While it does no</w:t>
      </w:r>
      <w:r>
        <w:rPr>
          <w:lang w:eastAsia="x-none"/>
        </w:rPr>
        <w:t xml:space="preserve">t solve the problem of </w:t>
      </w:r>
      <w:r w:rsidR="005D2CAC">
        <w:rPr>
          <w:lang w:eastAsia="x-none"/>
        </w:rPr>
        <w:t>“</w:t>
      </w:r>
      <w:r>
        <w:rPr>
          <w:lang w:eastAsia="x-none"/>
        </w:rPr>
        <w:t>dumb content</w:t>
      </w:r>
      <w:r w:rsidR="005D2CAC">
        <w:rPr>
          <w:lang w:eastAsia="x-none"/>
        </w:rPr>
        <w:t>”</w:t>
      </w:r>
      <w:r>
        <w:rPr>
          <w:lang w:eastAsia="x-none"/>
        </w:rPr>
        <w:t xml:space="preserve"> (which should fall to the CMS) and context aware coding (which should be done by the editor)</w:t>
      </w:r>
      <w:r w:rsidR="00B0136F">
        <w:rPr>
          <w:lang w:eastAsia="x-none"/>
        </w:rPr>
        <w:t xml:space="preserve"> as mentioned by Sæterås </w:t>
      </w:r>
      <w:r w:rsidR="00B0136F">
        <w:rPr>
          <w:lang w:eastAsia="x-none"/>
        </w:rPr>
        <w:fldChar w:fldCharType="begin"/>
      </w:r>
      <w:r w:rsidR="00B0136F">
        <w:rPr>
          <w:lang w:eastAsia="x-none"/>
        </w:rPr>
        <w:instrText xml:space="preserve"> ADDIN EN.CITE &lt;EndNote&gt;&lt;Cite&gt;&lt;Author&gt;Sæterås&lt;/Author&gt;&lt;Year&gt;2011&lt;/Year&gt;&lt;RecNum&gt;6&lt;/RecNum&gt;&lt;DisplayText&gt;[2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B0136F">
        <w:rPr>
          <w:lang w:eastAsia="x-none"/>
        </w:rPr>
        <w:fldChar w:fldCharType="separate"/>
      </w:r>
      <w:r w:rsidR="00B0136F">
        <w:rPr>
          <w:noProof/>
          <w:lang w:eastAsia="x-none"/>
        </w:rPr>
        <w:t>[</w:t>
      </w:r>
      <w:hyperlink w:anchor="_ENREF_26" w:tooltip="Sæterås, 2011 #6" w:history="1">
        <w:r w:rsidR="008D56FA">
          <w:rPr>
            <w:noProof/>
            <w:lang w:eastAsia="x-none"/>
          </w:rPr>
          <w:t>26</w:t>
        </w:r>
      </w:hyperlink>
      <w:r w:rsidR="00B0136F">
        <w:rPr>
          <w:noProof/>
          <w:lang w:eastAsia="x-none"/>
        </w:rPr>
        <w:t>]</w:t>
      </w:r>
      <w:r w:rsidR="00B0136F">
        <w:rPr>
          <w:lang w:eastAsia="x-none"/>
        </w:rPr>
        <w:fldChar w:fldCharType="end"/>
      </w:r>
      <w:r w:rsidR="006B06F0">
        <w:rPr>
          <w:lang w:eastAsia="x-none"/>
        </w:rPr>
        <w:t>.</w:t>
      </w:r>
      <w:r>
        <w:rPr>
          <w:lang w:eastAsia="x-none"/>
        </w:rPr>
        <w:t xml:space="preserve"> </w:t>
      </w:r>
      <w:r w:rsidR="006B06F0">
        <w:rPr>
          <w:lang w:eastAsia="x-none"/>
        </w:rPr>
        <w:t>I</w:t>
      </w:r>
      <w:r>
        <w:rPr>
          <w:lang w:eastAsia="x-none"/>
        </w:rPr>
        <w:t>t</w:t>
      </w:r>
      <w:r w:rsidR="006B06F0">
        <w:rPr>
          <w:lang w:eastAsia="x-none"/>
        </w:rPr>
        <w:t xml:space="preserve"> does go</w:t>
      </w:r>
      <w:r>
        <w:rPr>
          <w:lang w:eastAsia="x-none"/>
        </w:rPr>
        <w:t xml:space="preserve"> a long way to create a possible solution for the server-side of things</w:t>
      </w:r>
      <w:r w:rsidR="00FB320C">
        <w:rPr>
          <w:lang w:eastAsia="x-none"/>
        </w:rPr>
        <w:t>, though</w:t>
      </w:r>
      <w:r>
        <w:rPr>
          <w:lang w:eastAsia="x-none"/>
        </w:rPr>
        <w:t>. Detector is currently in production on the West Virginia University home page</w:t>
      </w:r>
      <w:r w:rsidR="00665421">
        <w:rPr>
          <w:lang w:eastAsia="x-none"/>
        </w:rPr>
        <w:t xml:space="preserve"> </w:t>
      </w:r>
      <w:r w:rsidR="008D56FA">
        <w:rPr>
          <w:lang w:eastAsia="x-none"/>
        </w:rPr>
        <w:fldChar w:fldCharType="begin"/>
      </w:r>
      <w:r w:rsidR="008D56FA">
        <w:rPr>
          <w:lang w:eastAsia="x-none"/>
        </w:rPr>
        <w:instrText xml:space="preserve"> ADDIN EN.CITE &lt;EndNote&gt;&lt;Cite&gt;&lt;Author&gt;Olsen&lt;/Author&gt;&lt;Year&gt;2012&lt;/Year&gt;&lt;RecNum&gt;78&lt;/RecNum&gt;&lt;DisplayText&gt;[27]&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8D56FA">
        <w:rPr>
          <w:lang w:eastAsia="x-none"/>
        </w:rPr>
        <w:fldChar w:fldCharType="separate"/>
      </w:r>
      <w:r w:rsidR="008D56FA">
        <w:rPr>
          <w:noProof/>
          <w:lang w:eastAsia="x-none"/>
        </w:rPr>
        <w:t>[</w:t>
      </w:r>
      <w:hyperlink w:anchor="_ENREF_27" w:tooltip="Olsen, 2012 #78" w:history="1">
        <w:r w:rsidR="008D56FA">
          <w:rPr>
            <w:noProof/>
            <w:lang w:eastAsia="x-none"/>
          </w:rPr>
          <w:t>27</w:t>
        </w:r>
      </w:hyperlink>
      <w:r w:rsidR="008D56FA">
        <w:rPr>
          <w:noProof/>
          <w:lang w:eastAsia="x-none"/>
        </w:rPr>
        <w:t>]</w:t>
      </w:r>
      <w:r w:rsidR="008D56FA">
        <w:rPr>
          <w:lang w:eastAsia="x-none"/>
        </w:rPr>
        <w:fldChar w:fldCharType="end"/>
      </w:r>
      <w:r>
        <w:rPr>
          <w:lang w:eastAsia="x-none"/>
        </w:rPr>
        <w:t>.</w:t>
      </w:r>
    </w:p>
    <w:p w14:paraId="7A57F193" w14:textId="71741792" w:rsidR="002B3EE3" w:rsidRDefault="002B3EE3" w:rsidP="004A643E">
      <w:pPr>
        <w:pStyle w:val="Heading1"/>
        <w:spacing w:line="360" w:lineRule="auto"/>
        <w:jc w:val="both"/>
      </w:pPr>
      <w:r>
        <w:t>Summary</w:t>
      </w:r>
    </w:p>
    <w:p w14:paraId="32A61E82" w14:textId="3585EBFB" w:rsidR="00253264" w:rsidRDefault="00604D81" w:rsidP="004A643E">
      <w:pPr>
        <w:spacing w:line="360" w:lineRule="auto"/>
        <w:jc w:val="both"/>
      </w:pPr>
      <w:r>
        <w:t>In this chapter we ha</w:t>
      </w:r>
      <w:r w:rsidR="002B3EE3">
        <w:t>ve looked at the technologies, languages and concepts underlying this thesis: HTML, CSS, JavaScript,</w:t>
      </w:r>
      <w:r w:rsidR="00E177E4">
        <w:t xml:space="preserve"> Java,</w:t>
      </w:r>
      <w:r w:rsidR="008379A3">
        <w:t xml:space="preserve"> Device- and Feature Detection,</w:t>
      </w:r>
      <w:r w:rsidR="002B3EE3">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w:t>
      </w:r>
      <w:r w:rsidR="00876730">
        <w:t>e technologies it is based upon, as well as putting the thesis in a historical context.</w:t>
      </w:r>
      <w:r w:rsidR="00B9343D">
        <w:t xml:space="preserve"> To be able to move forward to create solutions for </w:t>
      </w:r>
      <w:r w:rsidR="004F6B4B">
        <w:t>today’s</w:t>
      </w:r>
      <w:r w:rsidR="00B9343D">
        <w:t xml:space="preserve"> problems, it is important to understand what has already been done and what kind of problems existed before.</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lastRenderedPageBreak/>
        <w:t>Bibliography</w:t>
      </w:r>
    </w:p>
    <w:p w14:paraId="47EC7BF0" w14:textId="77777777" w:rsidR="00253264" w:rsidRPr="00253264" w:rsidRDefault="00253264" w:rsidP="009372FE">
      <w:pPr>
        <w:spacing w:line="276" w:lineRule="auto"/>
      </w:pPr>
    </w:p>
    <w:p w14:paraId="3894167B" w14:textId="77777777" w:rsidR="008D56FA" w:rsidRPr="008D56FA" w:rsidRDefault="00253264" w:rsidP="008D56FA">
      <w:pPr>
        <w:ind w:left="720" w:hanging="720"/>
        <w:rPr>
          <w:rFonts w:ascii="Cambria" w:hAnsi="Cambria"/>
          <w:noProof/>
        </w:rPr>
      </w:pPr>
      <w:r>
        <w:fldChar w:fldCharType="begin"/>
      </w:r>
      <w:r>
        <w:instrText xml:space="preserve"> ADDIN EN.REFLIST </w:instrText>
      </w:r>
      <w:r>
        <w:fldChar w:fldCharType="separate"/>
      </w:r>
      <w:bookmarkStart w:id="14" w:name="_ENREF_1"/>
      <w:r w:rsidR="008D56FA" w:rsidRPr="008D56FA">
        <w:rPr>
          <w:rFonts w:ascii="Cambria" w:hAnsi="Cambria"/>
          <w:noProof/>
        </w:rPr>
        <w:t>[1]</w:t>
      </w:r>
      <w:r w:rsidR="008D56FA" w:rsidRPr="008D56FA">
        <w:rPr>
          <w:rFonts w:ascii="Cambria" w:hAnsi="Cambria"/>
          <w:noProof/>
        </w:rPr>
        <w:tab/>
        <w:t>T. Berners-Lee, "Information Management: A Proposal," 1989.</w:t>
      </w:r>
      <w:bookmarkEnd w:id="14"/>
    </w:p>
    <w:p w14:paraId="415E7AA2" w14:textId="09AF9F58" w:rsidR="008D56FA" w:rsidRPr="008D56FA" w:rsidRDefault="008D56FA" w:rsidP="008D56FA">
      <w:pPr>
        <w:ind w:left="720" w:hanging="720"/>
        <w:rPr>
          <w:rFonts w:ascii="Cambria" w:hAnsi="Cambria"/>
          <w:noProof/>
        </w:rPr>
      </w:pPr>
      <w:bookmarkStart w:id="15" w:name="_ENREF_2"/>
      <w:r w:rsidRPr="008D56FA">
        <w:rPr>
          <w:rFonts w:ascii="Cambria" w:hAnsi="Cambria"/>
          <w:noProof/>
        </w:rPr>
        <w:t>[2]</w:t>
      </w:r>
      <w:r w:rsidRPr="008D56FA">
        <w:rPr>
          <w:rFonts w:ascii="Cambria" w:hAnsi="Cambria"/>
          <w:noProof/>
        </w:rPr>
        <w:tab/>
        <w:t xml:space="preserve">W3C. (1992). </w:t>
      </w:r>
      <w:r w:rsidRPr="008D56FA">
        <w:rPr>
          <w:rFonts w:ascii="Cambria" w:hAnsi="Cambria"/>
          <w:i/>
          <w:noProof/>
        </w:rPr>
        <w:t>HTML Tags</w:t>
      </w:r>
      <w:r w:rsidRPr="008D56FA">
        <w:rPr>
          <w:rFonts w:ascii="Cambria" w:hAnsi="Cambria"/>
          <w:noProof/>
        </w:rPr>
        <w:t xml:space="preserve">. Available: </w:t>
      </w:r>
      <w:bookmarkEnd w:id="15"/>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8D56FA">
        <w:rPr>
          <w:rStyle w:val="Hyperlink"/>
          <w:noProof/>
        </w:rPr>
        <w:t>http://www.w3.org/History/19921103-hypertext/hypertext/WWW/MarkUp/Tags.html</w:t>
      </w:r>
      <w:r>
        <w:rPr>
          <w:rFonts w:ascii="Cambria" w:hAnsi="Cambria"/>
          <w:noProof/>
        </w:rPr>
        <w:fldChar w:fldCharType="end"/>
      </w:r>
    </w:p>
    <w:p w14:paraId="2A13C6E0" w14:textId="77777777" w:rsidR="008D56FA" w:rsidRPr="008D56FA" w:rsidRDefault="008D56FA" w:rsidP="008D56FA">
      <w:pPr>
        <w:ind w:left="720" w:hanging="720"/>
        <w:rPr>
          <w:rFonts w:ascii="Cambria" w:hAnsi="Cambria"/>
          <w:noProof/>
        </w:rPr>
      </w:pPr>
      <w:bookmarkStart w:id="16" w:name="_ENREF_3"/>
      <w:r w:rsidRPr="008D56FA">
        <w:rPr>
          <w:rFonts w:ascii="Cambria" w:hAnsi="Cambria"/>
          <w:noProof/>
        </w:rPr>
        <w:t>[3]</w:t>
      </w:r>
      <w:r w:rsidRPr="008D56FA">
        <w:rPr>
          <w:rFonts w:ascii="Cambria" w:hAnsi="Cambria"/>
          <w:noProof/>
        </w:rPr>
        <w:tab/>
        <w:t xml:space="preserve">ISO, "8879: 1986, Information processing-Text and office systems-Standard Generalized Markup Language (SGML)," </w:t>
      </w:r>
      <w:r w:rsidRPr="008D56FA">
        <w:rPr>
          <w:rFonts w:ascii="Cambria" w:hAnsi="Cambria"/>
          <w:i/>
          <w:noProof/>
        </w:rPr>
        <w:t xml:space="preserve">ISO, Geneva, </w:t>
      </w:r>
      <w:r w:rsidRPr="008D56FA">
        <w:rPr>
          <w:rFonts w:ascii="Cambria" w:hAnsi="Cambria"/>
          <w:noProof/>
        </w:rPr>
        <w:t>1986.</w:t>
      </w:r>
      <w:bookmarkEnd w:id="16"/>
    </w:p>
    <w:p w14:paraId="395D9D9D" w14:textId="77777777" w:rsidR="008D56FA" w:rsidRPr="008D56FA" w:rsidRDefault="008D56FA" w:rsidP="008D56FA">
      <w:pPr>
        <w:ind w:left="720" w:hanging="720"/>
        <w:rPr>
          <w:rFonts w:ascii="Cambria" w:hAnsi="Cambria"/>
          <w:noProof/>
        </w:rPr>
      </w:pPr>
      <w:bookmarkStart w:id="17" w:name="_ENREF_4"/>
      <w:r w:rsidRPr="008D56FA">
        <w:rPr>
          <w:rFonts w:ascii="Cambria" w:hAnsi="Cambria"/>
          <w:noProof/>
        </w:rPr>
        <w:t>[4]</w:t>
      </w:r>
      <w:r w:rsidRPr="008D56FA">
        <w:rPr>
          <w:rFonts w:ascii="Cambria" w:hAnsi="Cambria"/>
          <w:noProof/>
        </w:rPr>
        <w:tab/>
        <w:t xml:space="preserve">H. W. Lie and B. Bos, </w:t>
      </w:r>
      <w:r w:rsidRPr="008D56FA">
        <w:rPr>
          <w:rFonts w:ascii="Cambria" w:hAnsi="Cambria"/>
          <w:i/>
          <w:noProof/>
        </w:rPr>
        <w:t>Cascading style sheets: Designing for the web</w:t>
      </w:r>
      <w:r w:rsidRPr="008D56FA">
        <w:rPr>
          <w:rFonts w:ascii="Cambria" w:hAnsi="Cambria"/>
          <w:noProof/>
        </w:rPr>
        <w:t>: Addison-Wesley Professional, 2005.</w:t>
      </w:r>
      <w:bookmarkEnd w:id="17"/>
    </w:p>
    <w:p w14:paraId="3730E763" w14:textId="28B8F2D1" w:rsidR="008D56FA" w:rsidRPr="008D56FA" w:rsidRDefault="008D56FA" w:rsidP="008D56FA">
      <w:pPr>
        <w:ind w:left="720" w:hanging="720"/>
        <w:rPr>
          <w:rFonts w:ascii="Cambria" w:hAnsi="Cambria"/>
          <w:noProof/>
        </w:rPr>
      </w:pPr>
      <w:bookmarkStart w:id="18" w:name="_ENREF_5"/>
      <w:r w:rsidRPr="008D56FA">
        <w:rPr>
          <w:rFonts w:ascii="Cambria" w:hAnsi="Cambria"/>
          <w:noProof/>
        </w:rPr>
        <w:t>[5]</w:t>
      </w:r>
      <w:r w:rsidRPr="008D56FA">
        <w:rPr>
          <w:rFonts w:ascii="Cambria" w:hAnsi="Cambria"/>
          <w:noProof/>
        </w:rPr>
        <w:tab/>
        <w:t xml:space="preserve">W3C. (2011). </w:t>
      </w:r>
      <w:r w:rsidRPr="008D56FA">
        <w:rPr>
          <w:rFonts w:ascii="Cambria" w:hAnsi="Cambria"/>
          <w:i/>
          <w:noProof/>
        </w:rPr>
        <w:t>Cascading Style Sheets (CSS) Snapshot 2010</w:t>
      </w:r>
      <w:r w:rsidRPr="008D56FA">
        <w:rPr>
          <w:rFonts w:ascii="Cambria" w:hAnsi="Cambria"/>
          <w:noProof/>
        </w:rPr>
        <w:t xml:space="preserve">. Available: </w:t>
      </w:r>
      <w:bookmarkEnd w:id="18"/>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8D56FA">
        <w:rPr>
          <w:rStyle w:val="Hyperlink"/>
          <w:noProof/>
        </w:rPr>
        <w:t>http://www.w3.org/TR/CSS/</w:t>
      </w:r>
      <w:r>
        <w:rPr>
          <w:rFonts w:ascii="Cambria" w:hAnsi="Cambria"/>
          <w:noProof/>
        </w:rPr>
        <w:fldChar w:fldCharType="end"/>
      </w:r>
    </w:p>
    <w:p w14:paraId="551F90CE" w14:textId="0A4D40D4" w:rsidR="008D56FA" w:rsidRPr="008D56FA" w:rsidRDefault="008D56FA" w:rsidP="008D56FA">
      <w:pPr>
        <w:ind w:left="720" w:hanging="720"/>
        <w:rPr>
          <w:rFonts w:ascii="Cambria" w:hAnsi="Cambria"/>
          <w:noProof/>
        </w:rPr>
      </w:pPr>
      <w:bookmarkStart w:id="19" w:name="_ENREF_6"/>
      <w:r w:rsidRPr="008D56FA">
        <w:rPr>
          <w:rFonts w:ascii="Cambria" w:hAnsi="Cambria"/>
          <w:noProof/>
        </w:rPr>
        <w:t>[6]</w:t>
      </w:r>
      <w:r w:rsidRPr="008D56FA">
        <w:rPr>
          <w:rFonts w:ascii="Cambria" w:hAnsi="Cambria"/>
          <w:noProof/>
        </w:rPr>
        <w:tab/>
        <w:t xml:space="preserve">J. Kyrnin. (2013). </w:t>
      </w:r>
      <w:r w:rsidRPr="008D56FA">
        <w:rPr>
          <w:rFonts w:ascii="Cambria" w:hAnsi="Cambria"/>
          <w:i/>
          <w:noProof/>
        </w:rPr>
        <w:t>Origin of the Em</w:t>
      </w:r>
      <w:r w:rsidRPr="008D56FA">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ebdesign.about.com/od/fonts/qt/em-origins.htm" </w:instrText>
      </w:r>
      <w:r>
        <w:rPr>
          <w:rFonts w:ascii="Cambria" w:hAnsi="Cambria"/>
          <w:noProof/>
        </w:rPr>
      </w:r>
      <w:r>
        <w:rPr>
          <w:rFonts w:ascii="Cambria" w:hAnsi="Cambria"/>
          <w:noProof/>
        </w:rPr>
        <w:fldChar w:fldCharType="separate"/>
      </w:r>
      <w:r w:rsidRPr="008D56FA">
        <w:rPr>
          <w:rStyle w:val="Hyperlink"/>
          <w:noProof/>
        </w:rPr>
        <w:t>http://webdesign.about.com/od/fonts/qt/em-origins.htm</w:t>
      </w:r>
      <w:r>
        <w:rPr>
          <w:rFonts w:ascii="Cambria" w:hAnsi="Cambria"/>
          <w:noProof/>
        </w:rPr>
        <w:fldChar w:fldCharType="end"/>
      </w:r>
    </w:p>
    <w:p w14:paraId="0D000909" w14:textId="6D8D1CA4" w:rsidR="008D56FA" w:rsidRPr="008D56FA" w:rsidRDefault="008D56FA" w:rsidP="008D56FA">
      <w:pPr>
        <w:ind w:left="720" w:hanging="720"/>
        <w:rPr>
          <w:rFonts w:ascii="Cambria" w:hAnsi="Cambria"/>
          <w:noProof/>
        </w:rPr>
      </w:pPr>
      <w:bookmarkStart w:id="20" w:name="_ENREF_7"/>
      <w:r w:rsidRPr="008D56FA">
        <w:rPr>
          <w:rFonts w:ascii="Cambria" w:hAnsi="Cambria"/>
          <w:noProof/>
        </w:rPr>
        <w:t>[7]</w:t>
      </w:r>
      <w:r w:rsidRPr="008D56FA">
        <w:rPr>
          <w:rFonts w:ascii="Cambria" w:hAnsi="Cambria"/>
          <w:noProof/>
        </w:rPr>
        <w:tab/>
        <w:t xml:space="preserve">W3C. (2011). </w:t>
      </w:r>
      <w:r w:rsidRPr="008D56FA">
        <w:rPr>
          <w:rFonts w:ascii="Cambria" w:hAnsi="Cambria"/>
          <w:i/>
          <w:noProof/>
        </w:rPr>
        <w:t xml:space="preserve">Cascading Style Sheets Level 2 Revision 1 (CSS 2.1) Specification </w:t>
      </w:r>
      <w:r w:rsidRPr="008D56FA">
        <w:rPr>
          <w:rFonts w:ascii="Cambria" w:hAnsi="Cambria"/>
          <w:noProof/>
        </w:rPr>
        <w:t xml:space="preserve">Available: </w:t>
      </w:r>
      <w:bookmarkEnd w:id="20"/>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8D56FA">
        <w:rPr>
          <w:rStyle w:val="Hyperlink"/>
          <w:noProof/>
        </w:rPr>
        <w:t>http://www.w3.org/TR/CSS21/</w:t>
      </w:r>
      <w:r>
        <w:rPr>
          <w:rFonts w:ascii="Cambria" w:hAnsi="Cambria"/>
          <w:noProof/>
        </w:rPr>
        <w:fldChar w:fldCharType="end"/>
      </w:r>
    </w:p>
    <w:p w14:paraId="4DABCF11" w14:textId="7ABF7F37" w:rsidR="008D56FA" w:rsidRPr="008D56FA" w:rsidRDefault="008D56FA" w:rsidP="008D56FA">
      <w:pPr>
        <w:ind w:left="720" w:hanging="720"/>
        <w:rPr>
          <w:rFonts w:ascii="Cambria" w:hAnsi="Cambria"/>
          <w:noProof/>
        </w:rPr>
      </w:pPr>
      <w:bookmarkStart w:id="21" w:name="_ENREF_8"/>
      <w:r w:rsidRPr="008D56FA">
        <w:rPr>
          <w:rFonts w:ascii="Cambria" w:hAnsi="Cambria"/>
          <w:noProof/>
        </w:rPr>
        <w:t>[8]</w:t>
      </w:r>
      <w:r w:rsidRPr="008D56FA">
        <w:rPr>
          <w:rFonts w:ascii="Cambria" w:hAnsi="Cambria"/>
          <w:noProof/>
        </w:rPr>
        <w:tab/>
        <w:t xml:space="preserve">W3C. (2012). </w:t>
      </w:r>
      <w:r w:rsidRPr="008D56FA">
        <w:rPr>
          <w:rFonts w:ascii="Cambria" w:hAnsi="Cambria"/>
          <w:i/>
          <w:noProof/>
        </w:rPr>
        <w:t>A Short History of JavaScript</w:t>
      </w:r>
      <w:r w:rsidRPr="008D56FA">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8D56FA">
        <w:rPr>
          <w:rStyle w:val="Hyperlink"/>
          <w:noProof/>
        </w:rPr>
        <w:t>http://www.w3.org/community/webed/wiki/A_Short_History_of_JavaScript</w:t>
      </w:r>
      <w:r>
        <w:rPr>
          <w:rFonts w:ascii="Cambria" w:hAnsi="Cambria"/>
          <w:noProof/>
        </w:rPr>
        <w:fldChar w:fldCharType="end"/>
      </w:r>
    </w:p>
    <w:p w14:paraId="7E8A7439" w14:textId="77777777" w:rsidR="008D56FA" w:rsidRPr="008D56FA" w:rsidRDefault="008D56FA" w:rsidP="008D56FA">
      <w:pPr>
        <w:ind w:left="720" w:hanging="720"/>
        <w:rPr>
          <w:rFonts w:ascii="Cambria" w:hAnsi="Cambria"/>
          <w:noProof/>
        </w:rPr>
      </w:pPr>
      <w:bookmarkStart w:id="22" w:name="_ENREF_9"/>
      <w:r w:rsidRPr="008D56FA">
        <w:rPr>
          <w:rFonts w:ascii="Cambria" w:hAnsi="Cambria"/>
          <w:noProof/>
        </w:rPr>
        <w:t>[9]</w:t>
      </w:r>
      <w:r w:rsidRPr="008D56FA">
        <w:rPr>
          <w:rFonts w:ascii="Cambria" w:hAnsi="Cambria"/>
          <w:noProof/>
        </w:rPr>
        <w:tab/>
        <w:t xml:space="preserve">R. Sharp, "What is a Polyfill?," in </w:t>
      </w:r>
      <w:r w:rsidRPr="008D56FA">
        <w:rPr>
          <w:rFonts w:ascii="Cambria" w:hAnsi="Cambria"/>
          <w:i/>
          <w:noProof/>
        </w:rPr>
        <w:t>remy sharp’s b:log</w:t>
      </w:r>
      <w:r w:rsidRPr="008D56FA">
        <w:rPr>
          <w:rFonts w:ascii="Cambria" w:hAnsi="Cambria"/>
          <w:noProof/>
        </w:rPr>
        <w:t xml:space="preserve"> vol. 2013, ed, 2010.</w:t>
      </w:r>
      <w:bookmarkEnd w:id="22"/>
    </w:p>
    <w:p w14:paraId="34551CC8" w14:textId="6548BAEF" w:rsidR="008D56FA" w:rsidRPr="008D56FA" w:rsidRDefault="008D56FA" w:rsidP="008D56FA">
      <w:pPr>
        <w:ind w:left="720" w:hanging="720"/>
        <w:rPr>
          <w:rFonts w:ascii="Cambria" w:hAnsi="Cambria"/>
          <w:noProof/>
        </w:rPr>
      </w:pPr>
      <w:bookmarkStart w:id="23" w:name="_ENREF_10"/>
      <w:r w:rsidRPr="008D56FA">
        <w:rPr>
          <w:rFonts w:ascii="Cambria" w:hAnsi="Cambria"/>
          <w:noProof/>
        </w:rPr>
        <w:t>[10]</w:t>
      </w:r>
      <w:r w:rsidRPr="008D56FA">
        <w:rPr>
          <w:rFonts w:ascii="Cambria" w:hAnsi="Cambria"/>
          <w:noProof/>
        </w:rPr>
        <w:tab/>
        <w:t xml:space="preserve">Sun. (1997). </w:t>
      </w:r>
      <w:r w:rsidRPr="008D56FA">
        <w:rPr>
          <w:rFonts w:ascii="Cambria" w:hAnsi="Cambria"/>
          <w:i/>
          <w:noProof/>
        </w:rPr>
        <w:t>The Java Language Environment</w:t>
      </w:r>
      <w:r w:rsidRPr="008D56FA">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8D56FA">
        <w:rPr>
          <w:rStyle w:val="Hyperlink"/>
          <w:noProof/>
        </w:rPr>
        <w:t>http://www.oracle.com/technetwork/java/intro-141325.html</w:t>
      </w:r>
      <w:r>
        <w:rPr>
          <w:rFonts w:ascii="Cambria" w:hAnsi="Cambria"/>
          <w:noProof/>
        </w:rPr>
        <w:fldChar w:fldCharType="end"/>
      </w:r>
    </w:p>
    <w:p w14:paraId="2605980D" w14:textId="19ACD532" w:rsidR="008D56FA" w:rsidRPr="008D56FA" w:rsidRDefault="008D56FA" w:rsidP="008D56FA">
      <w:pPr>
        <w:ind w:left="720" w:hanging="720"/>
        <w:rPr>
          <w:rFonts w:ascii="Cambria" w:hAnsi="Cambria"/>
          <w:noProof/>
        </w:rPr>
      </w:pPr>
      <w:bookmarkStart w:id="24" w:name="_ENREF_11"/>
      <w:r w:rsidRPr="008D56FA">
        <w:rPr>
          <w:rFonts w:ascii="Cambria" w:hAnsi="Cambria"/>
          <w:noProof/>
        </w:rPr>
        <w:t>[11]</w:t>
      </w:r>
      <w:r w:rsidRPr="008D56FA">
        <w:rPr>
          <w:rFonts w:ascii="Cambria" w:hAnsi="Cambria"/>
          <w:noProof/>
        </w:rPr>
        <w:tab/>
        <w:t xml:space="preserve">Oracle. (2013). </w:t>
      </w:r>
      <w:r w:rsidRPr="008D56FA">
        <w:rPr>
          <w:rFonts w:ascii="Cambria" w:hAnsi="Cambria"/>
          <w:i/>
          <w:noProof/>
        </w:rPr>
        <w:t>The History of Java Technology</w:t>
      </w:r>
      <w:r w:rsidRPr="008D56FA">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8D56FA">
        <w:rPr>
          <w:rStyle w:val="Hyperlink"/>
          <w:noProof/>
        </w:rPr>
        <w:t>http://www.oracle.com/technetwork/java/javase/overview/javahistory-index-198355.html</w:t>
      </w:r>
      <w:r>
        <w:rPr>
          <w:rFonts w:ascii="Cambria" w:hAnsi="Cambria"/>
          <w:noProof/>
        </w:rPr>
        <w:fldChar w:fldCharType="end"/>
      </w:r>
    </w:p>
    <w:p w14:paraId="0968A786" w14:textId="77777777" w:rsidR="008D56FA" w:rsidRPr="008D56FA" w:rsidRDefault="008D56FA" w:rsidP="008D56FA">
      <w:pPr>
        <w:ind w:left="720" w:hanging="720"/>
        <w:rPr>
          <w:rFonts w:ascii="Cambria" w:hAnsi="Cambria"/>
          <w:noProof/>
        </w:rPr>
      </w:pPr>
      <w:bookmarkStart w:id="25" w:name="_ENREF_12"/>
      <w:r w:rsidRPr="008D56FA">
        <w:rPr>
          <w:rFonts w:ascii="Cambria" w:hAnsi="Cambria"/>
          <w:noProof/>
        </w:rPr>
        <w:t>[12]</w:t>
      </w:r>
      <w:r w:rsidRPr="008D56FA">
        <w:rPr>
          <w:rFonts w:ascii="Cambria" w:hAnsi="Cambria"/>
          <w:noProof/>
        </w:rPr>
        <w:tab/>
        <w:t xml:space="preserve">R. Johnson, </w:t>
      </w:r>
      <w:r w:rsidRPr="008D56FA">
        <w:rPr>
          <w:rFonts w:ascii="Cambria" w:hAnsi="Cambria"/>
          <w:i/>
          <w:noProof/>
        </w:rPr>
        <w:t>Expert one-on-one J2EE design and development</w:t>
      </w:r>
      <w:r w:rsidRPr="008D56FA">
        <w:rPr>
          <w:rFonts w:ascii="Cambria" w:hAnsi="Cambria"/>
          <w:noProof/>
        </w:rPr>
        <w:t>: Wrox, 2004.</w:t>
      </w:r>
      <w:bookmarkEnd w:id="25"/>
    </w:p>
    <w:p w14:paraId="158032E9" w14:textId="77777777" w:rsidR="008D56FA" w:rsidRPr="008D56FA" w:rsidRDefault="008D56FA" w:rsidP="008D56FA">
      <w:pPr>
        <w:ind w:left="720" w:hanging="720"/>
        <w:rPr>
          <w:rFonts w:ascii="Cambria" w:hAnsi="Cambria"/>
          <w:noProof/>
        </w:rPr>
      </w:pPr>
      <w:bookmarkStart w:id="26" w:name="_ENREF_13"/>
      <w:r w:rsidRPr="008D56FA">
        <w:rPr>
          <w:rFonts w:ascii="Cambria" w:hAnsi="Cambria"/>
          <w:noProof/>
        </w:rPr>
        <w:t>[13]</w:t>
      </w:r>
      <w:r w:rsidRPr="008D56FA">
        <w:rPr>
          <w:rFonts w:ascii="Cambria" w:hAnsi="Cambria"/>
          <w:noProof/>
        </w:rPr>
        <w:tab/>
        <w:t xml:space="preserve">S. Champeon, "Progressive Enhancement and the Future of Web Design," in </w:t>
      </w:r>
      <w:r w:rsidRPr="008D56FA">
        <w:rPr>
          <w:rFonts w:ascii="Cambria" w:hAnsi="Cambria"/>
          <w:i/>
          <w:noProof/>
        </w:rPr>
        <w:t>Thought Leadership</w:t>
      </w:r>
      <w:r w:rsidRPr="008D56FA">
        <w:rPr>
          <w:rFonts w:ascii="Cambria" w:hAnsi="Cambria"/>
          <w:noProof/>
        </w:rPr>
        <w:t xml:space="preserve"> vol. 2013, ed, 2003.</w:t>
      </w:r>
      <w:bookmarkEnd w:id="26"/>
    </w:p>
    <w:p w14:paraId="65586158" w14:textId="77777777" w:rsidR="008D56FA" w:rsidRPr="008D56FA" w:rsidRDefault="008D56FA" w:rsidP="008D56FA">
      <w:pPr>
        <w:ind w:left="720" w:hanging="720"/>
        <w:rPr>
          <w:rFonts w:ascii="Cambria" w:hAnsi="Cambria"/>
          <w:noProof/>
        </w:rPr>
      </w:pPr>
      <w:bookmarkStart w:id="27" w:name="_ENREF_14"/>
      <w:r w:rsidRPr="008D56FA">
        <w:rPr>
          <w:rFonts w:ascii="Cambria" w:hAnsi="Cambria"/>
          <w:noProof/>
        </w:rPr>
        <w:t>[14]</w:t>
      </w:r>
      <w:r w:rsidRPr="008D56FA">
        <w:rPr>
          <w:rFonts w:ascii="Cambria" w:hAnsi="Cambria"/>
          <w:noProof/>
        </w:rPr>
        <w:tab/>
        <w:t xml:space="preserve">M. Murphy and M. Meeker, "Top mobile internet trends," </w:t>
      </w:r>
      <w:r w:rsidRPr="008D56FA">
        <w:rPr>
          <w:rFonts w:ascii="Cambria" w:hAnsi="Cambria"/>
          <w:i/>
          <w:noProof/>
        </w:rPr>
        <w:t xml:space="preserve">KPCB Relationship Capital, </w:t>
      </w:r>
      <w:r w:rsidRPr="008D56FA">
        <w:rPr>
          <w:rFonts w:ascii="Cambria" w:hAnsi="Cambria"/>
          <w:noProof/>
        </w:rPr>
        <w:t>2011.</w:t>
      </w:r>
      <w:bookmarkEnd w:id="27"/>
    </w:p>
    <w:p w14:paraId="047B556B" w14:textId="77777777" w:rsidR="008D56FA" w:rsidRPr="008D56FA" w:rsidRDefault="008D56FA" w:rsidP="008D56FA">
      <w:pPr>
        <w:ind w:left="720" w:hanging="720"/>
        <w:rPr>
          <w:rFonts w:ascii="Cambria" w:hAnsi="Cambria"/>
          <w:noProof/>
        </w:rPr>
      </w:pPr>
      <w:bookmarkStart w:id="28" w:name="_ENREF_15"/>
      <w:r w:rsidRPr="008D56FA">
        <w:rPr>
          <w:rFonts w:ascii="Cambria" w:hAnsi="Cambria"/>
          <w:noProof/>
        </w:rPr>
        <w:t>[15]</w:t>
      </w:r>
      <w:r w:rsidRPr="008D56FA">
        <w:rPr>
          <w:rFonts w:ascii="Cambria" w:hAnsi="Cambria"/>
          <w:noProof/>
        </w:rPr>
        <w:tab/>
        <w:t xml:space="preserve">E. Marcotte, "Responsive Web Design," in </w:t>
      </w:r>
      <w:r w:rsidRPr="008D56FA">
        <w:rPr>
          <w:rFonts w:ascii="Cambria" w:hAnsi="Cambria"/>
          <w:i/>
          <w:noProof/>
        </w:rPr>
        <w:t>A List Apart</w:t>
      </w:r>
      <w:r w:rsidRPr="008D56FA">
        <w:rPr>
          <w:rFonts w:ascii="Cambria" w:hAnsi="Cambria"/>
          <w:noProof/>
        </w:rPr>
        <w:t xml:space="preserve"> vol. 2012, ed, 2010.</w:t>
      </w:r>
      <w:bookmarkEnd w:id="28"/>
    </w:p>
    <w:p w14:paraId="35039CC6" w14:textId="77777777" w:rsidR="008D56FA" w:rsidRPr="008D56FA" w:rsidRDefault="008D56FA" w:rsidP="008D56FA">
      <w:pPr>
        <w:ind w:left="720" w:hanging="720"/>
        <w:rPr>
          <w:rFonts w:ascii="Cambria" w:hAnsi="Cambria"/>
          <w:noProof/>
        </w:rPr>
      </w:pPr>
      <w:bookmarkStart w:id="29" w:name="_ENREF_16"/>
      <w:r w:rsidRPr="008D56FA">
        <w:rPr>
          <w:rFonts w:ascii="Cambria" w:hAnsi="Cambria"/>
          <w:noProof/>
        </w:rPr>
        <w:t>[16]</w:t>
      </w:r>
      <w:r w:rsidRPr="008D56FA">
        <w:rPr>
          <w:rFonts w:ascii="Cambria" w:hAnsi="Cambria"/>
          <w:noProof/>
        </w:rPr>
        <w:tab/>
        <w:t xml:space="preserve">E. Marcotte, </w:t>
      </w:r>
      <w:r w:rsidRPr="008D56FA">
        <w:rPr>
          <w:rFonts w:ascii="Cambria" w:hAnsi="Cambria"/>
          <w:i/>
          <w:noProof/>
        </w:rPr>
        <w:t>Responsive Web Design</w:t>
      </w:r>
      <w:r w:rsidRPr="008D56FA">
        <w:rPr>
          <w:rFonts w:ascii="Cambria" w:hAnsi="Cambria"/>
          <w:noProof/>
        </w:rPr>
        <w:t>, 2011.</w:t>
      </w:r>
      <w:bookmarkEnd w:id="29"/>
    </w:p>
    <w:p w14:paraId="760053E2" w14:textId="77777777" w:rsidR="008D56FA" w:rsidRPr="008D56FA" w:rsidRDefault="008D56FA" w:rsidP="008D56FA">
      <w:pPr>
        <w:ind w:left="720" w:hanging="720"/>
        <w:rPr>
          <w:rFonts w:ascii="Cambria" w:hAnsi="Cambria"/>
          <w:noProof/>
        </w:rPr>
      </w:pPr>
      <w:bookmarkStart w:id="30" w:name="_ENREF_17"/>
      <w:r w:rsidRPr="008D56FA">
        <w:rPr>
          <w:rFonts w:ascii="Cambria" w:hAnsi="Cambria"/>
          <w:noProof/>
        </w:rPr>
        <w:t>[17]</w:t>
      </w:r>
      <w:r w:rsidRPr="008D56FA">
        <w:rPr>
          <w:rFonts w:ascii="Cambria" w:hAnsi="Cambria"/>
          <w:noProof/>
        </w:rPr>
        <w:tab/>
        <w:t xml:space="preserve">J. Grigsby, "CSS Media Query for Mobile is Fool’s Gold," in </w:t>
      </w:r>
      <w:r w:rsidRPr="008D56FA">
        <w:rPr>
          <w:rFonts w:ascii="Cambria" w:hAnsi="Cambria"/>
          <w:i/>
          <w:noProof/>
        </w:rPr>
        <w:t>Cloud Four Blog</w:t>
      </w:r>
      <w:r w:rsidRPr="008D56FA">
        <w:rPr>
          <w:rFonts w:ascii="Cambria" w:hAnsi="Cambria"/>
          <w:noProof/>
        </w:rPr>
        <w:t xml:space="preserve"> vol. 2012, ed, 2010.</w:t>
      </w:r>
      <w:bookmarkEnd w:id="30"/>
    </w:p>
    <w:p w14:paraId="408733EA" w14:textId="77777777" w:rsidR="008D56FA" w:rsidRPr="008D56FA" w:rsidRDefault="008D56FA" w:rsidP="008D56FA">
      <w:pPr>
        <w:ind w:left="720" w:hanging="720"/>
        <w:rPr>
          <w:rFonts w:ascii="Cambria" w:hAnsi="Cambria"/>
          <w:noProof/>
        </w:rPr>
      </w:pPr>
      <w:bookmarkStart w:id="31" w:name="_ENREF_18"/>
      <w:r w:rsidRPr="008D56FA">
        <w:rPr>
          <w:rFonts w:ascii="Cambria" w:hAnsi="Cambria"/>
          <w:noProof/>
        </w:rPr>
        <w:t>[18]</w:t>
      </w:r>
      <w:r w:rsidRPr="008D56FA">
        <w:rPr>
          <w:rFonts w:ascii="Cambria" w:hAnsi="Cambria"/>
          <w:noProof/>
        </w:rPr>
        <w:tab/>
        <w:t xml:space="preserve">L. Wroblewski, </w:t>
      </w:r>
      <w:r w:rsidRPr="008D56FA">
        <w:rPr>
          <w:rFonts w:ascii="Cambria" w:hAnsi="Cambria"/>
          <w:i/>
          <w:noProof/>
        </w:rPr>
        <w:t>Mobile First</w:t>
      </w:r>
      <w:r w:rsidRPr="008D56FA">
        <w:rPr>
          <w:rFonts w:ascii="Cambria" w:hAnsi="Cambria"/>
          <w:noProof/>
        </w:rPr>
        <w:t>, 2011.</w:t>
      </w:r>
      <w:bookmarkEnd w:id="31"/>
    </w:p>
    <w:p w14:paraId="24A421CC" w14:textId="6EDC9802" w:rsidR="008D56FA" w:rsidRPr="008D56FA" w:rsidRDefault="008D56FA" w:rsidP="008D56FA">
      <w:pPr>
        <w:ind w:left="720" w:hanging="720"/>
        <w:rPr>
          <w:rFonts w:ascii="Cambria" w:hAnsi="Cambria"/>
          <w:noProof/>
        </w:rPr>
      </w:pPr>
      <w:bookmarkStart w:id="32" w:name="_ENREF_19"/>
      <w:r w:rsidRPr="008D56FA">
        <w:rPr>
          <w:rFonts w:ascii="Cambria" w:hAnsi="Cambria"/>
          <w:noProof/>
        </w:rPr>
        <w:t>[19]</w:t>
      </w:r>
      <w:r w:rsidRPr="008D56FA">
        <w:rPr>
          <w:rFonts w:ascii="Cambria" w:hAnsi="Cambria"/>
          <w:noProof/>
        </w:rPr>
        <w:tab/>
        <w:t xml:space="preserve">W3C. (2006). </w:t>
      </w:r>
      <w:r w:rsidRPr="008D56FA">
        <w:rPr>
          <w:rFonts w:ascii="Cambria" w:hAnsi="Cambria"/>
          <w:i/>
          <w:noProof/>
        </w:rPr>
        <w:t>Device Description Repository Requirements 1.0</w:t>
      </w:r>
      <w:r w:rsidRPr="008D56FA">
        <w:rPr>
          <w:rFonts w:ascii="Cambria" w:hAnsi="Cambria"/>
          <w:noProof/>
        </w:rPr>
        <w:t xml:space="preserve">. Available: </w:t>
      </w:r>
      <w:bookmarkEnd w:id="32"/>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8D56FA">
        <w:rPr>
          <w:rStyle w:val="Hyperlink"/>
          <w:noProof/>
        </w:rPr>
        <w:t>http://www.w3.org/TR/2006/WD-DDR-requirements-20060410/</w:t>
      </w:r>
      <w:r>
        <w:rPr>
          <w:rFonts w:ascii="Cambria" w:hAnsi="Cambria"/>
          <w:noProof/>
        </w:rPr>
        <w:fldChar w:fldCharType="end"/>
      </w:r>
    </w:p>
    <w:p w14:paraId="789EABC7" w14:textId="65FEA5A4" w:rsidR="008D56FA" w:rsidRPr="008D56FA" w:rsidRDefault="008D56FA" w:rsidP="008D56FA">
      <w:pPr>
        <w:ind w:left="720" w:hanging="720"/>
        <w:rPr>
          <w:rFonts w:ascii="Cambria" w:hAnsi="Cambria"/>
          <w:noProof/>
        </w:rPr>
      </w:pPr>
      <w:bookmarkStart w:id="33" w:name="_ENREF_20"/>
      <w:r w:rsidRPr="008D56FA">
        <w:rPr>
          <w:rFonts w:ascii="Cambria" w:hAnsi="Cambria"/>
          <w:noProof/>
        </w:rPr>
        <w:t>[20]</w:t>
      </w:r>
      <w:r w:rsidRPr="008D56FA">
        <w:rPr>
          <w:rFonts w:ascii="Cambria" w:hAnsi="Cambria"/>
          <w:noProof/>
        </w:rPr>
        <w:tab/>
        <w:t xml:space="preserve">ScientiaMobile. (2012). </w:t>
      </w:r>
      <w:r w:rsidRPr="008D56FA">
        <w:rPr>
          <w:rFonts w:ascii="Cambria" w:hAnsi="Cambria"/>
          <w:i/>
          <w:noProof/>
        </w:rPr>
        <w:t>What is WURFL?</w:t>
      </w:r>
      <w:r w:rsidRPr="008D56FA">
        <w:rPr>
          <w:rFonts w:ascii="Cambria" w:hAnsi="Cambria"/>
          <w:noProof/>
        </w:rPr>
        <w:t xml:space="preserve"> Available: </w:t>
      </w:r>
      <w:bookmarkEnd w:id="33"/>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8D56FA">
        <w:rPr>
          <w:rStyle w:val="Hyperlink"/>
          <w:noProof/>
        </w:rPr>
        <w:t>http://wurfl.sourceforge.net/wurfl.php</w:t>
      </w:r>
      <w:r>
        <w:rPr>
          <w:rFonts w:ascii="Cambria" w:hAnsi="Cambria"/>
          <w:noProof/>
        </w:rPr>
        <w:fldChar w:fldCharType="end"/>
      </w:r>
    </w:p>
    <w:p w14:paraId="6FC48460" w14:textId="1330AD48" w:rsidR="008D56FA" w:rsidRPr="008D56FA" w:rsidRDefault="008D56FA" w:rsidP="008D56FA">
      <w:pPr>
        <w:ind w:left="720" w:hanging="720"/>
        <w:rPr>
          <w:rFonts w:ascii="Cambria" w:hAnsi="Cambria"/>
          <w:noProof/>
        </w:rPr>
      </w:pPr>
      <w:bookmarkStart w:id="34" w:name="_ENREF_21"/>
      <w:r w:rsidRPr="008D56FA">
        <w:rPr>
          <w:rFonts w:ascii="Cambria" w:hAnsi="Cambria"/>
          <w:noProof/>
        </w:rPr>
        <w:t>[21]</w:t>
      </w:r>
      <w:r w:rsidRPr="008D56FA">
        <w:rPr>
          <w:rFonts w:ascii="Cambria" w:hAnsi="Cambria"/>
          <w:noProof/>
        </w:rPr>
        <w:tab/>
        <w:t xml:space="preserve">W3C. (2008). </w:t>
      </w:r>
      <w:r w:rsidRPr="008D56FA">
        <w:rPr>
          <w:rFonts w:ascii="Cambria" w:hAnsi="Cambria"/>
          <w:i/>
          <w:noProof/>
        </w:rPr>
        <w:t>Device Description Repository Simple API</w:t>
      </w:r>
      <w:r w:rsidRPr="008D56FA">
        <w:rPr>
          <w:rFonts w:ascii="Cambria" w:hAnsi="Cambria"/>
          <w:noProof/>
        </w:rPr>
        <w:t xml:space="preserve">. Available: </w:t>
      </w:r>
      <w:bookmarkEnd w:id="34"/>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8D56FA">
        <w:rPr>
          <w:rStyle w:val="Hyperlink"/>
          <w:noProof/>
        </w:rPr>
        <w:t>http://www.w3.org/TR/2008/REC-DDR-Simple-API-20081205/</w:t>
      </w:r>
      <w:r>
        <w:rPr>
          <w:rFonts w:ascii="Cambria" w:hAnsi="Cambria"/>
          <w:noProof/>
        </w:rPr>
        <w:fldChar w:fldCharType="end"/>
      </w:r>
    </w:p>
    <w:p w14:paraId="5846427F" w14:textId="77777777" w:rsidR="008D56FA" w:rsidRPr="008D56FA" w:rsidRDefault="008D56FA" w:rsidP="008D56FA">
      <w:pPr>
        <w:ind w:left="720" w:hanging="720"/>
        <w:rPr>
          <w:rFonts w:ascii="Cambria" w:hAnsi="Cambria"/>
          <w:noProof/>
        </w:rPr>
      </w:pPr>
      <w:bookmarkStart w:id="35" w:name="_ENREF_22"/>
      <w:r w:rsidRPr="008D56FA">
        <w:rPr>
          <w:rFonts w:ascii="Cambria" w:hAnsi="Cambria"/>
          <w:noProof/>
        </w:rPr>
        <w:t>[22]</w:t>
      </w:r>
      <w:r w:rsidRPr="008D56FA">
        <w:rPr>
          <w:rFonts w:ascii="Cambria" w:hAnsi="Cambria"/>
          <w:noProof/>
        </w:rPr>
        <w:tab/>
        <w:t xml:space="preserve">L. Wroblewski, "RESS: Responsive Design + Server Side Components," in </w:t>
      </w:r>
      <w:r w:rsidRPr="008D56FA">
        <w:rPr>
          <w:rFonts w:ascii="Cambria" w:hAnsi="Cambria"/>
          <w:i/>
          <w:noProof/>
        </w:rPr>
        <w:t>LukeW</w:t>
      </w:r>
      <w:r w:rsidRPr="008D56FA">
        <w:rPr>
          <w:rFonts w:ascii="Cambria" w:hAnsi="Cambria"/>
          <w:noProof/>
        </w:rPr>
        <w:t xml:space="preserve"> vol. 2012, ed, 2011.</w:t>
      </w:r>
      <w:bookmarkEnd w:id="35"/>
    </w:p>
    <w:p w14:paraId="78C8DBF6" w14:textId="77777777" w:rsidR="008D56FA" w:rsidRPr="008D56FA" w:rsidRDefault="008D56FA" w:rsidP="008D56FA">
      <w:pPr>
        <w:ind w:left="720" w:hanging="720"/>
        <w:rPr>
          <w:rFonts w:ascii="Cambria" w:hAnsi="Cambria"/>
          <w:noProof/>
        </w:rPr>
      </w:pPr>
      <w:bookmarkStart w:id="36" w:name="_ENREF_23"/>
      <w:r w:rsidRPr="008D56FA">
        <w:rPr>
          <w:rFonts w:ascii="Cambria" w:hAnsi="Cambria"/>
          <w:noProof/>
        </w:rPr>
        <w:t>[23]</w:t>
      </w:r>
      <w:r w:rsidRPr="008D56FA">
        <w:rPr>
          <w:rFonts w:ascii="Cambria" w:hAnsi="Cambria"/>
          <w:noProof/>
        </w:rPr>
        <w:tab/>
        <w:t xml:space="preserve">C. Krycho, "User Agent Detection Will Get You In Trouble " in </w:t>
      </w:r>
      <w:r w:rsidRPr="008D56FA">
        <w:rPr>
          <w:rFonts w:ascii="Cambria" w:hAnsi="Cambria"/>
          <w:i/>
          <w:noProof/>
        </w:rPr>
        <w:t>Designgineering</w:t>
      </w:r>
      <w:r w:rsidRPr="008D56FA">
        <w:rPr>
          <w:rFonts w:ascii="Cambria" w:hAnsi="Cambria"/>
          <w:noProof/>
        </w:rPr>
        <w:t xml:space="preserve"> vol. 2012, ed, 2012.</w:t>
      </w:r>
      <w:bookmarkEnd w:id="36"/>
    </w:p>
    <w:p w14:paraId="6429948C" w14:textId="77777777" w:rsidR="008D56FA" w:rsidRPr="008D56FA" w:rsidRDefault="008D56FA" w:rsidP="008D56FA">
      <w:pPr>
        <w:ind w:left="720" w:hanging="720"/>
        <w:rPr>
          <w:rFonts w:ascii="Cambria" w:hAnsi="Cambria"/>
          <w:noProof/>
        </w:rPr>
      </w:pPr>
      <w:bookmarkStart w:id="37" w:name="_ENREF_24"/>
      <w:r w:rsidRPr="008D56FA">
        <w:rPr>
          <w:rFonts w:ascii="Cambria" w:hAnsi="Cambria"/>
          <w:noProof/>
        </w:rPr>
        <w:t>[24]</w:t>
      </w:r>
      <w:r w:rsidRPr="008D56FA">
        <w:rPr>
          <w:rFonts w:ascii="Cambria" w:hAnsi="Cambria"/>
          <w:noProof/>
        </w:rPr>
        <w:tab/>
        <w:t xml:space="preserve">D. Olsen, "RESS, Server-Side Feature-Detection and the Evolution of Responsive Web Design," in </w:t>
      </w:r>
      <w:r w:rsidRPr="008D56FA">
        <w:rPr>
          <w:rFonts w:ascii="Cambria" w:hAnsi="Cambria"/>
          <w:i/>
          <w:noProof/>
        </w:rPr>
        <w:t>Mobile in Higher Ed</w:t>
      </w:r>
      <w:r w:rsidRPr="008D56FA">
        <w:rPr>
          <w:rFonts w:ascii="Cambria" w:hAnsi="Cambria"/>
          <w:noProof/>
        </w:rPr>
        <w:t xml:space="preserve"> vol. 2012, ed, 2012.</w:t>
      </w:r>
      <w:bookmarkEnd w:id="37"/>
    </w:p>
    <w:p w14:paraId="41E95923" w14:textId="77777777" w:rsidR="008D56FA" w:rsidRPr="008D56FA" w:rsidRDefault="008D56FA" w:rsidP="008D56FA">
      <w:pPr>
        <w:ind w:left="720" w:hanging="720"/>
        <w:rPr>
          <w:rFonts w:ascii="Cambria" w:hAnsi="Cambria"/>
          <w:noProof/>
        </w:rPr>
      </w:pPr>
      <w:bookmarkStart w:id="38" w:name="_ENREF_25"/>
      <w:r w:rsidRPr="008D56FA">
        <w:rPr>
          <w:rFonts w:ascii="Cambria" w:hAnsi="Cambria"/>
          <w:noProof/>
        </w:rPr>
        <w:t>[25]</w:t>
      </w:r>
      <w:r w:rsidRPr="008D56FA">
        <w:rPr>
          <w:rFonts w:ascii="Cambria" w:hAnsi="Cambria"/>
          <w:noProof/>
        </w:rPr>
        <w:tab/>
        <w:t>D. Olsen, "Detector," 0.8.5 ed. GitHub, 2011.</w:t>
      </w:r>
      <w:bookmarkEnd w:id="38"/>
    </w:p>
    <w:p w14:paraId="155C5850" w14:textId="77777777" w:rsidR="008D56FA" w:rsidRPr="008D56FA" w:rsidRDefault="008D56FA" w:rsidP="008D56FA">
      <w:pPr>
        <w:ind w:left="720" w:hanging="720"/>
        <w:rPr>
          <w:rFonts w:ascii="Cambria" w:hAnsi="Cambria"/>
          <w:noProof/>
        </w:rPr>
      </w:pPr>
      <w:bookmarkStart w:id="39" w:name="_ENREF_26"/>
      <w:r w:rsidRPr="008D56FA">
        <w:rPr>
          <w:rFonts w:ascii="Cambria" w:hAnsi="Cambria"/>
          <w:noProof/>
        </w:rPr>
        <w:t>[26]</w:t>
      </w:r>
      <w:r w:rsidRPr="008D56FA">
        <w:rPr>
          <w:rFonts w:ascii="Cambria" w:hAnsi="Cambria"/>
          <w:noProof/>
        </w:rPr>
        <w:tab/>
        <w:t xml:space="preserve">J. A. Sæterås, "Next steps of Responsive Web Design," in </w:t>
      </w:r>
      <w:r w:rsidRPr="008D56FA">
        <w:rPr>
          <w:rFonts w:ascii="Cambria" w:hAnsi="Cambria"/>
          <w:i/>
          <w:noProof/>
        </w:rPr>
        <w:t>mpulp</w:t>
      </w:r>
      <w:r w:rsidRPr="008D56FA">
        <w:rPr>
          <w:rFonts w:ascii="Cambria" w:hAnsi="Cambria"/>
          <w:noProof/>
        </w:rPr>
        <w:t xml:space="preserve"> vol. 2012, ed, 2011.</w:t>
      </w:r>
      <w:bookmarkEnd w:id="39"/>
    </w:p>
    <w:p w14:paraId="3750CC34" w14:textId="09A2EBED" w:rsidR="008D56FA" w:rsidRPr="008D56FA" w:rsidRDefault="008D56FA" w:rsidP="008D56FA">
      <w:pPr>
        <w:ind w:left="720" w:hanging="720"/>
        <w:rPr>
          <w:rFonts w:ascii="Cambria" w:hAnsi="Cambria"/>
          <w:noProof/>
        </w:rPr>
      </w:pPr>
      <w:bookmarkStart w:id="40" w:name="_ENREF_27"/>
      <w:r w:rsidRPr="008D56FA">
        <w:rPr>
          <w:rFonts w:ascii="Cambria" w:hAnsi="Cambria"/>
          <w:noProof/>
        </w:rPr>
        <w:t>[27]</w:t>
      </w:r>
      <w:r w:rsidRPr="008D56FA">
        <w:rPr>
          <w:rFonts w:ascii="Cambria" w:hAnsi="Cambria"/>
          <w:noProof/>
        </w:rPr>
        <w:tab/>
        <w:t xml:space="preserve">D. Olsen, "Detector v0.8.5 Released: Now Being Used on </w:t>
      </w:r>
      <w:hyperlink r:id="rId14" w:history="1">
        <w:r w:rsidRPr="008D56FA">
          <w:rPr>
            <w:rStyle w:val="Hyperlink"/>
            <w:noProof/>
          </w:rPr>
          <w:t>http://www.wvu.edu,</w:t>
        </w:r>
      </w:hyperlink>
      <w:r w:rsidRPr="008D56FA">
        <w:rPr>
          <w:rFonts w:ascii="Cambria" w:hAnsi="Cambria"/>
          <w:noProof/>
        </w:rPr>
        <w:t xml:space="preserve">" in </w:t>
      </w:r>
      <w:r w:rsidRPr="008D56FA">
        <w:rPr>
          <w:rFonts w:ascii="Cambria" w:hAnsi="Cambria"/>
          <w:i/>
          <w:noProof/>
        </w:rPr>
        <w:t>Dave Olsen</w:t>
      </w:r>
      <w:r w:rsidRPr="008D56FA">
        <w:rPr>
          <w:rFonts w:ascii="Cambria" w:hAnsi="Cambria"/>
          <w:noProof/>
        </w:rPr>
        <w:t xml:space="preserve"> vol. 2013, ed, 2012.</w:t>
      </w:r>
      <w:bookmarkEnd w:id="40"/>
    </w:p>
    <w:p w14:paraId="474C0423" w14:textId="12B4A5FE" w:rsidR="008D56FA" w:rsidRDefault="008D56FA" w:rsidP="008D56FA">
      <w:pPr>
        <w:rPr>
          <w:rFonts w:ascii="Cambria" w:hAnsi="Cambria"/>
          <w:noProof/>
        </w:rPr>
      </w:pPr>
    </w:p>
    <w:p w14:paraId="1ADB7DC1" w14:textId="5A9CAAA9"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7E7EE6" w15:done="0"/>
  <w15:commentEx w15:paraId="7359CA6A" w15:done="0"/>
  <w15:commentEx w15:paraId="115FC4BD" w15:done="0"/>
  <w15:commentEx w15:paraId="32C3B4CA" w15:done="0"/>
  <w15:commentEx w15:paraId="494F1394" w15:done="0"/>
  <w15:commentEx w15:paraId="5CC54B4C" w15:done="0"/>
  <w15:commentEx w15:paraId="7CD7D8AC" w15:done="0"/>
  <w15:commentEx w15:paraId="4C3FE714" w15:done="0"/>
  <w15:commentEx w15:paraId="2B826281" w15:done="0"/>
  <w15:commentEx w15:paraId="43D2D0E7" w15:done="0"/>
  <w15:commentEx w15:paraId="3E64B313" w15:done="0"/>
  <w15:commentEx w15:paraId="45DEBFF8" w15:done="0"/>
  <w15:commentEx w15:paraId="4654A43D" w15:done="0"/>
  <w15:commentEx w15:paraId="3A200729" w15:done="0"/>
  <w15:commentEx w15:paraId="6B1108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6&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71&lt;/item&gt;&lt;item&gt;77&lt;/item&gt;&lt;item&gt;78&lt;/item&gt;&lt;/record-ids&gt;&lt;/item&gt;&lt;/Libraries&gt;"/>
  </w:docVars>
  <w:rsids>
    <w:rsidRoot w:val="00AC0DD8"/>
    <w:rsid w:val="00001702"/>
    <w:rsid w:val="00003D8B"/>
    <w:rsid w:val="000048F2"/>
    <w:rsid w:val="0000577B"/>
    <w:rsid w:val="00007F54"/>
    <w:rsid w:val="00012891"/>
    <w:rsid w:val="000133F7"/>
    <w:rsid w:val="00013AC9"/>
    <w:rsid w:val="0001643F"/>
    <w:rsid w:val="00020369"/>
    <w:rsid w:val="00020B1D"/>
    <w:rsid w:val="00024417"/>
    <w:rsid w:val="00024D0E"/>
    <w:rsid w:val="0002517A"/>
    <w:rsid w:val="000272E9"/>
    <w:rsid w:val="00032AC2"/>
    <w:rsid w:val="00033118"/>
    <w:rsid w:val="00034B85"/>
    <w:rsid w:val="0004046F"/>
    <w:rsid w:val="00040BA7"/>
    <w:rsid w:val="00052EC0"/>
    <w:rsid w:val="0005320B"/>
    <w:rsid w:val="0006152D"/>
    <w:rsid w:val="000667A1"/>
    <w:rsid w:val="00066DA8"/>
    <w:rsid w:val="000670AB"/>
    <w:rsid w:val="00070B70"/>
    <w:rsid w:val="000712BD"/>
    <w:rsid w:val="00074A8D"/>
    <w:rsid w:val="0008086E"/>
    <w:rsid w:val="00081862"/>
    <w:rsid w:val="00083A45"/>
    <w:rsid w:val="000840D9"/>
    <w:rsid w:val="00084E8F"/>
    <w:rsid w:val="00085341"/>
    <w:rsid w:val="00091455"/>
    <w:rsid w:val="00093D2D"/>
    <w:rsid w:val="00094A9E"/>
    <w:rsid w:val="0009636E"/>
    <w:rsid w:val="000A30B5"/>
    <w:rsid w:val="000A49D1"/>
    <w:rsid w:val="000A6D65"/>
    <w:rsid w:val="000A7273"/>
    <w:rsid w:val="000B3AFD"/>
    <w:rsid w:val="000B3E03"/>
    <w:rsid w:val="000B48C3"/>
    <w:rsid w:val="000C644B"/>
    <w:rsid w:val="000C7018"/>
    <w:rsid w:val="000C741D"/>
    <w:rsid w:val="000D0818"/>
    <w:rsid w:val="000D1A69"/>
    <w:rsid w:val="000D2728"/>
    <w:rsid w:val="000D4278"/>
    <w:rsid w:val="000E187C"/>
    <w:rsid w:val="000E1C2D"/>
    <w:rsid w:val="000F235E"/>
    <w:rsid w:val="000F65FB"/>
    <w:rsid w:val="000F785E"/>
    <w:rsid w:val="001013AB"/>
    <w:rsid w:val="001119CA"/>
    <w:rsid w:val="001130ED"/>
    <w:rsid w:val="00114ADC"/>
    <w:rsid w:val="00115ACF"/>
    <w:rsid w:val="00116E73"/>
    <w:rsid w:val="00117863"/>
    <w:rsid w:val="001213B1"/>
    <w:rsid w:val="00130771"/>
    <w:rsid w:val="00134CCC"/>
    <w:rsid w:val="00136D9E"/>
    <w:rsid w:val="001373E0"/>
    <w:rsid w:val="00140A3C"/>
    <w:rsid w:val="00140C23"/>
    <w:rsid w:val="001411C5"/>
    <w:rsid w:val="00143946"/>
    <w:rsid w:val="001440EB"/>
    <w:rsid w:val="001458BC"/>
    <w:rsid w:val="00147995"/>
    <w:rsid w:val="00151899"/>
    <w:rsid w:val="00151B88"/>
    <w:rsid w:val="0015367B"/>
    <w:rsid w:val="00153FEC"/>
    <w:rsid w:val="00154016"/>
    <w:rsid w:val="00160076"/>
    <w:rsid w:val="00161DA0"/>
    <w:rsid w:val="00163AF4"/>
    <w:rsid w:val="00163FF4"/>
    <w:rsid w:val="00166C1A"/>
    <w:rsid w:val="0016756D"/>
    <w:rsid w:val="001677DE"/>
    <w:rsid w:val="001705F3"/>
    <w:rsid w:val="00172BB3"/>
    <w:rsid w:val="0017377A"/>
    <w:rsid w:val="00173F34"/>
    <w:rsid w:val="00173F38"/>
    <w:rsid w:val="00183C8A"/>
    <w:rsid w:val="00194BC6"/>
    <w:rsid w:val="001A1F3F"/>
    <w:rsid w:val="001A3B4F"/>
    <w:rsid w:val="001B064E"/>
    <w:rsid w:val="001B146E"/>
    <w:rsid w:val="001B1BAA"/>
    <w:rsid w:val="001B3B56"/>
    <w:rsid w:val="001B67CA"/>
    <w:rsid w:val="001C4FAC"/>
    <w:rsid w:val="001C7F92"/>
    <w:rsid w:val="001D04E7"/>
    <w:rsid w:val="001D1756"/>
    <w:rsid w:val="001D2802"/>
    <w:rsid w:val="001E2629"/>
    <w:rsid w:val="001E31C6"/>
    <w:rsid w:val="001F063A"/>
    <w:rsid w:val="001F2FD0"/>
    <w:rsid w:val="001F3FA0"/>
    <w:rsid w:val="0020010B"/>
    <w:rsid w:val="002017B7"/>
    <w:rsid w:val="00201FBF"/>
    <w:rsid w:val="00204CD2"/>
    <w:rsid w:val="00205B29"/>
    <w:rsid w:val="00206030"/>
    <w:rsid w:val="00206EE0"/>
    <w:rsid w:val="00207CD4"/>
    <w:rsid w:val="00213409"/>
    <w:rsid w:val="002137A0"/>
    <w:rsid w:val="00216B33"/>
    <w:rsid w:val="00217802"/>
    <w:rsid w:val="002205D8"/>
    <w:rsid w:val="00220CB4"/>
    <w:rsid w:val="00221AC7"/>
    <w:rsid w:val="0023354D"/>
    <w:rsid w:val="002350FF"/>
    <w:rsid w:val="002401A2"/>
    <w:rsid w:val="00240C08"/>
    <w:rsid w:val="00240D5A"/>
    <w:rsid w:val="00241233"/>
    <w:rsid w:val="00241439"/>
    <w:rsid w:val="00242DFB"/>
    <w:rsid w:val="002433FC"/>
    <w:rsid w:val="00243ABA"/>
    <w:rsid w:val="0025103E"/>
    <w:rsid w:val="002512AD"/>
    <w:rsid w:val="00251AB7"/>
    <w:rsid w:val="00251EDA"/>
    <w:rsid w:val="00253264"/>
    <w:rsid w:val="002565C9"/>
    <w:rsid w:val="002578AC"/>
    <w:rsid w:val="00257D76"/>
    <w:rsid w:val="00261924"/>
    <w:rsid w:val="0027284B"/>
    <w:rsid w:val="00273E90"/>
    <w:rsid w:val="00275AA0"/>
    <w:rsid w:val="00284BBF"/>
    <w:rsid w:val="002852EF"/>
    <w:rsid w:val="00292830"/>
    <w:rsid w:val="00292DFD"/>
    <w:rsid w:val="00297C9A"/>
    <w:rsid w:val="002A00DB"/>
    <w:rsid w:val="002B0979"/>
    <w:rsid w:val="002B3EE3"/>
    <w:rsid w:val="002B6E94"/>
    <w:rsid w:val="002C2384"/>
    <w:rsid w:val="002C27D4"/>
    <w:rsid w:val="002D0A11"/>
    <w:rsid w:val="002D3608"/>
    <w:rsid w:val="002D7163"/>
    <w:rsid w:val="002E0A16"/>
    <w:rsid w:val="002E24D6"/>
    <w:rsid w:val="002E250D"/>
    <w:rsid w:val="002E6245"/>
    <w:rsid w:val="002E7C7D"/>
    <w:rsid w:val="002F06EB"/>
    <w:rsid w:val="002F2BD4"/>
    <w:rsid w:val="002F48AE"/>
    <w:rsid w:val="002F64E9"/>
    <w:rsid w:val="002F64EB"/>
    <w:rsid w:val="002F69F7"/>
    <w:rsid w:val="002F78B2"/>
    <w:rsid w:val="00301D04"/>
    <w:rsid w:val="00310469"/>
    <w:rsid w:val="00310A37"/>
    <w:rsid w:val="0031308D"/>
    <w:rsid w:val="003139E7"/>
    <w:rsid w:val="003170BD"/>
    <w:rsid w:val="00317A33"/>
    <w:rsid w:val="0032037B"/>
    <w:rsid w:val="00324825"/>
    <w:rsid w:val="003258CF"/>
    <w:rsid w:val="00327356"/>
    <w:rsid w:val="00334717"/>
    <w:rsid w:val="00335C73"/>
    <w:rsid w:val="003407F3"/>
    <w:rsid w:val="003465D4"/>
    <w:rsid w:val="00346EA9"/>
    <w:rsid w:val="00346FE2"/>
    <w:rsid w:val="00352A51"/>
    <w:rsid w:val="0035314B"/>
    <w:rsid w:val="00361542"/>
    <w:rsid w:val="003622C5"/>
    <w:rsid w:val="00364711"/>
    <w:rsid w:val="003664AE"/>
    <w:rsid w:val="00375545"/>
    <w:rsid w:val="00376795"/>
    <w:rsid w:val="0038389B"/>
    <w:rsid w:val="00390774"/>
    <w:rsid w:val="003A0AC9"/>
    <w:rsid w:val="003A0C8F"/>
    <w:rsid w:val="003A37C8"/>
    <w:rsid w:val="003A677C"/>
    <w:rsid w:val="003B065D"/>
    <w:rsid w:val="003B23DA"/>
    <w:rsid w:val="003C2B91"/>
    <w:rsid w:val="003C2FF0"/>
    <w:rsid w:val="003C7FEE"/>
    <w:rsid w:val="003D085C"/>
    <w:rsid w:val="003D1F59"/>
    <w:rsid w:val="003D7CAC"/>
    <w:rsid w:val="003E091C"/>
    <w:rsid w:val="003E0BF3"/>
    <w:rsid w:val="003E75C8"/>
    <w:rsid w:val="003E7F67"/>
    <w:rsid w:val="003F2CD6"/>
    <w:rsid w:val="003F2F15"/>
    <w:rsid w:val="003F454B"/>
    <w:rsid w:val="003F6BC3"/>
    <w:rsid w:val="00401419"/>
    <w:rsid w:val="00401648"/>
    <w:rsid w:val="00401D77"/>
    <w:rsid w:val="00403501"/>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4937"/>
    <w:rsid w:val="004A643E"/>
    <w:rsid w:val="004A7A54"/>
    <w:rsid w:val="004B32CA"/>
    <w:rsid w:val="004B4D9B"/>
    <w:rsid w:val="004B627F"/>
    <w:rsid w:val="004B7465"/>
    <w:rsid w:val="004C0474"/>
    <w:rsid w:val="004C0712"/>
    <w:rsid w:val="004C6336"/>
    <w:rsid w:val="004D4A03"/>
    <w:rsid w:val="004D6CE7"/>
    <w:rsid w:val="004D76D9"/>
    <w:rsid w:val="004E3D59"/>
    <w:rsid w:val="004F5D2B"/>
    <w:rsid w:val="004F69BB"/>
    <w:rsid w:val="004F6B4B"/>
    <w:rsid w:val="004F7D62"/>
    <w:rsid w:val="005003CA"/>
    <w:rsid w:val="00500A04"/>
    <w:rsid w:val="00504B85"/>
    <w:rsid w:val="00505EB4"/>
    <w:rsid w:val="00507C51"/>
    <w:rsid w:val="00510841"/>
    <w:rsid w:val="005136DF"/>
    <w:rsid w:val="0051443D"/>
    <w:rsid w:val="00514DCF"/>
    <w:rsid w:val="00521191"/>
    <w:rsid w:val="005245D3"/>
    <w:rsid w:val="00525B29"/>
    <w:rsid w:val="0052725A"/>
    <w:rsid w:val="00530DFE"/>
    <w:rsid w:val="005318E2"/>
    <w:rsid w:val="00540D22"/>
    <w:rsid w:val="005443A7"/>
    <w:rsid w:val="00544966"/>
    <w:rsid w:val="00552661"/>
    <w:rsid w:val="0055476A"/>
    <w:rsid w:val="00554CEC"/>
    <w:rsid w:val="00555C9A"/>
    <w:rsid w:val="005564EA"/>
    <w:rsid w:val="005608A0"/>
    <w:rsid w:val="0056133B"/>
    <w:rsid w:val="005616D7"/>
    <w:rsid w:val="005656D4"/>
    <w:rsid w:val="00567DBE"/>
    <w:rsid w:val="00574ECC"/>
    <w:rsid w:val="005758DD"/>
    <w:rsid w:val="00576788"/>
    <w:rsid w:val="00580292"/>
    <w:rsid w:val="00583FE1"/>
    <w:rsid w:val="00584BB1"/>
    <w:rsid w:val="00585E5D"/>
    <w:rsid w:val="005865AE"/>
    <w:rsid w:val="005875E7"/>
    <w:rsid w:val="00590018"/>
    <w:rsid w:val="0059381F"/>
    <w:rsid w:val="00594F51"/>
    <w:rsid w:val="005959C1"/>
    <w:rsid w:val="005A7E86"/>
    <w:rsid w:val="005B014B"/>
    <w:rsid w:val="005B1D37"/>
    <w:rsid w:val="005C514A"/>
    <w:rsid w:val="005C5D38"/>
    <w:rsid w:val="005D25F2"/>
    <w:rsid w:val="005D2CAC"/>
    <w:rsid w:val="005D522C"/>
    <w:rsid w:val="005D647B"/>
    <w:rsid w:val="005E1A63"/>
    <w:rsid w:val="005E2935"/>
    <w:rsid w:val="005E34CF"/>
    <w:rsid w:val="005E5D6E"/>
    <w:rsid w:val="005F11F9"/>
    <w:rsid w:val="005F142B"/>
    <w:rsid w:val="005F1D31"/>
    <w:rsid w:val="005F7A2F"/>
    <w:rsid w:val="00602A0C"/>
    <w:rsid w:val="00603F48"/>
    <w:rsid w:val="00604D81"/>
    <w:rsid w:val="00610012"/>
    <w:rsid w:val="00613960"/>
    <w:rsid w:val="00615B00"/>
    <w:rsid w:val="00617DBF"/>
    <w:rsid w:val="0062090F"/>
    <w:rsid w:val="006236EB"/>
    <w:rsid w:val="00624DD5"/>
    <w:rsid w:val="00625A5A"/>
    <w:rsid w:val="00627557"/>
    <w:rsid w:val="006309D1"/>
    <w:rsid w:val="00632D2F"/>
    <w:rsid w:val="006341EB"/>
    <w:rsid w:val="006352DB"/>
    <w:rsid w:val="006420C1"/>
    <w:rsid w:val="00643289"/>
    <w:rsid w:val="006452DC"/>
    <w:rsid w:val="006460B9"/>
    <w:rsid w:val="00646D23"/>
    <w:rsid w:val="00646FDA"/>
    <w:rsid w:val="00647A10"/>
    <w:rsid w:val="00650309"/>
    <w:rsid w:val="00653BFC"/>
    <w:rsid w:val="006565F7"/>
    <w:rsid w:val="00663B0C"/>
    <w:rsid w:val="00665421"/>
    <w:rsid w:val="0066669D"/>
    <w:rsid w:val="00670513"/>
    <w:rsid w:val="00671101"/>
    <w:rsid w:val="006812B4"/>
    <w:rsid w:val="00683056"/>
    <w:rsid w:val="0068333C"/>
    <w:rsid w:val="00686A10"/>
    <w:rsid w:val="006873F0"/>
    <w:rsid w:val="0068779C"/>
    <w:rsid w:val="00697CCB"/>
    <w:rsid w:val="006A0909"/>
    <w:rsid w:val="006A29AE"/>
    <w:rsid w:val="006A2CA0"/>
    <w:rsid w:val="006B06F0"/>
    <w:rsid w:val="006B0D68"/>
    <w:rsid w:val="006B17D2"/>
    <w:rsid w:val="006B29DE"/>
    <w:rsid w:val="006B2B69"/>
    <w:rsid w:val="006B30A8"/>
    <w:rsid w:val="006B76A3"/>
    <w:rsid w:val="006C23AB"/>
    <w:rsid w:val="006C3C74"/>
    <w:rsid w:val="006D1DA4"/>
    <w:rsid w:val="006D37F1"/>
    <w:rsid w:val="006D3A14"/>
    <w:rsid w:val="006D3F23"/>
    <w:rsid w:val="006D5637"/>
    <w:rsid w:val="006D76E3"/>
    <w:rsid w:val="006E6766"/>
    <w:rsid w:val="006F023A"/>
    <w:rsid w:val="006F0EA1"/>
    <w:rsid w:val="006F2DF9"/>
    <w:rsid w:val="006F3D5E"/>
    <w:rsid w:val="006F3F27"/>
    <w:rsid w:val="0070690C"/>
    <w:rsid w:val="00711A6C"/>
    <w:rsid w:val="00716402"/>
    <w:rsid w:val="00716BCA"/>
    <w:rsid w:val="0072375A"/>
    <w:rsid w:val="00723D99"/>
    <w:rsid w:val="00723EA5"/>
    <w:rsid w:val="00725351"/>
    <w:rsid w:val="00727EED"/>
    <w:rsid w:val="007400FC"/>
    <w:rsid w:val="00745648"/>
    <w:rsid w:val="00747AF8"/>
    <w:rsid w:val="00750FD9"/>
    <w:rsid w:val="00751443"/>
    <w:rsid w:val="00751909"/>
    <w:rsid w:val="0075346C"/>
    <w:rsid w:val="00761D32"/>
    <w:rsid w:val="007628EA"/>
    <w:rsid w:val="00765BF9"/>
    <w:rsid w:val="00767C25"/>
    <w:rsid w:val="00772DA8"/>
    <w:rsid w:val="00774500"/>
    <w:rsid w:val="0077659F"/>
    <w:rsid w:val="00782F25"/>
    <w:rsid w:val="0079047F"/>
    <w:rsid w:val="007919D8"/>
    <w:rsid w:val="00794793"/>
    <w:rsid w:val="007A0AE1"/>
    <w:rsid w:val="007A3DFF"/>
    <w:rsid w:val="007A51E8"/>
    <w:rsid w:val="007A6747"/>
    <w:rsid w:val="007A6D85"/>
    <w:rsid w:val="007B081D"/>
    <w:rsid w:val="007B2E27"/>
    <w:rsid w:val="007B5619"/>
    <w:rsid w:val="007C404D"/>
    <w:rsid w:val="007C4687"/>
    <w:rsid w:val="007C51F1"/>
    <w:rsid w:val="007C579A"/>
    <w:rsid w:val="007D0DCA"/>
    <w:rsid w:val="007D143C"/>
    <w:rsid w:val="007D3863"/>
    <w:rsid w:val="007D491D"/>
    <w:rsid w:val="007D6864"/>
    <w:rsid w:val="007E027E"/>
    <w:rsid w:val="007E0F54"/>
    <w:rsid w:val="007E2EB7"/>
    <w:rsid w:val="007E33ED"/>
    <w:rsid w:val="007E7E53"/>
    <w:rsid w:val="007F318A"/>
    <w:rsid w:val="007F4C71"/>
    <w:rsid w:val="007F578C"/>
    <w:rsid w:val="007F5E00"/>
    <w:rsid w:val="007F684C"/>
    <w:rsid w:val="0081776D"/>
    <w:rsid w:val="00820A65"/>
    <w:rsid w:val="00830688"/>
    <w:rsid w:val="0083204C"/>
    <w:rsid w:val="00832B7F"/>
    <w:rsid w:val="00832D78"/>
    <w:rsid w:val="00833FCC"/>
    <w:rsid w:val="0083454C"/>
    <w:rsid w:val="00834D51"/>
    <w:rsid w:val="008379A3"/>
    <w:rsid w:val="00842A69"/>
    <w:rsid w:val="00844360"/>
    <w:rsid w:val="0084702B"/>
    <w:rsid w:val="00853E64"/>
    <w:rsid w:val="008569AE"/>
    <w:rsid w:val="00856AEF"/>
    <w:rsid w:val="00856EA2"/>
    <w:rsid w:val="00860D4D"/>
    <w:rsid w:val="008612C9"/>
    <w:rsid w:val="00861C48"/>
    <w:rsid w:val="00863CCE"/>
    <w:rsid w:val="00864DA3"/>
    <w:rsid w:val="00870226"/>
    <w:rsid w:val="00870AB3"/>
    <w:rsid w:val="00873DF5"/>
    <w:rsid w:val="0087539E"/>
    <w:rsid w:val="008760EB"/>
    <w:rsid w:val="00876730"/>
    <w:rsid w:val="008815F8"/>
    <w:rsid w:val="00882340"/>
    <w:rsid w:val="008838F4"/>
    <w:rsid w:val="008849B0"/>
    <w:rsid w:val="00890DD8"/>
    <w:rsid w:val="008913F8"/>
    <w:rsid w:val="0089188F"/>
    <w:rsid w:val="00892F28"/>
    <w:rsid w:val="008A04CD"/>
    <w:rsid w:val="008A0EE0"/>
    <w:rsid w:val="008A32CF"/>
    <w:rsid w:val="008A4185"/>
    <w:rsid w:val="008B0358"/>
    <w:rsid w:val="008B2EA2"/>
    <w:rsid w:val="008B3ABD"/>
    <w:rsid w:val="008C251B"/>
    <w:rsid w:val="008C6449"/>
    <w:rsid w:val="008C67C9"/>
    <w:rsid w:val="008C772A"/>
    <w:rsid w:val="008D1BB4"/>
    <w:rsid w:val="008D3062"/>
    <w:rsid w:val="008D56FA"/>
    <w:rsid w:val="008D65BD"/>
    <w:rsid w:val="008E0068"/>
    <w:rsid w:val="008E1458"/>
    <w:rsid w:val="008E24D1"/>
    <w:rsid w:val="008E6C88"/>
    <w:rsid w:val="008E7B71"/>
    <w:rsid w:val="008F197D"/>
    <w:rsid w:val="008F6205"/>
    <w:rsid w:val="008F6853"/>
    <w:rsid w:val="008F790A"/>
    <w:rsid w:val="0090284C"/>
    <w:rsid w:val="00906515"/>
    <w:rsid w:val="00906D9F"/>
    <w:rsid w:val="00907106"/>
    <w:rsid w:val="00911B53"/>
    <w:rsid w:val="00916706"/>
    <w:rsid w:val="00921B59"/>
    <w:rsid w:val="00922CE8"/>
    <w:rsid w:val="00923176"/>
    <w:rsid w:val="00923F01"/>
    <w:rsid w:val="0092436D"/>
    <w:rsid w:val="0092527C"/>
    <w:rsid w:val="00925484"/>
    <w:rsid w:val="00930B5D"/>
    <w:rsid w:val="009323C9"/>
    <w:rsid w:val="009323F2"/>
    <w:rsid w:val="0093648B"/>
    <w:rsid w:val="009372FE"/>
    <w:rsid w:val="009375DA"/>
    <w:rsid w:val="0094149E"/>
    <w:rsid w:val="00943075"/>
    <w:rsid w:val="009458D1"/>
    <w:rsid w:val="0094663A"/>
    <w:rsid w:val="00946FA1"/>
    <w:rsid w:val="00950685"/>
    <w:rsid w:val="00951B02"/>
    <w:rsid w:val="00956A27"/>
    <w:rsid w:val="00957A6D"/>
    <w:rsid w:val="00957C58"/>
    <w:rsid w:val="009640DB"/>
    <w:rsid w:val="00964BD7"/>
    <w:rsid w:val="00967AF9"/>
    <w:rsid w:val="00970292"/>
    <w:rsid w:val="009728BC"/>
    <w:rsid w:val="00974E64"/>
    <w:rsid w:val="009755DE"/>
    <w:rsid w:val="00976720"/>
    <w:rsid w:val="009843BE"/>
    <w:rsid w:val="00985146"/>
    <w:rsid w:val="00986D71"/>
    <w:rsid w:val="0098714A"/>
    <w:rsid w:val="00987FC7"/>
    <w:rsid w:val="00992CB8"/>
    <w:rsid w:val="009A04D1"/>
    <w:rsid w:val="009A2029"/>
    <w:rsid w:val="009A787B"/>
    <w:rsid w:val="009B6387"/>
    <w:rsid w:val="009B7820"/>
    <w:rsid w:val="009C0653"/>
    <w:rsid w:val="009C6F0A"/>
    <w:rsid w:val="009D07F0"/>
    <w:rsid w:val="009D26FF"/>
    <w:rsid w:val="009E1072"/>
    <w:rsid w:val="009E1F1C"/>
    <w:rsid w:val="009E5C74"/>
    <w:rsid w:val="009E65B1"/>
    <w:rsid w:val="009E664F"/>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410D5"/>
    <w:rsid w:val="00A42299"/>
    <w:rsid w:val="00A47C4D"/>
    <w:rsid w:val="00A52934"/>
    <w:rsid w:val="00A5438C"/>
    <w:rsid w:val="00A6077F"/>
    <w:rsid w:val="00A61937"/>
    <w:rsid w:val="00A61F4B"/>
    <w:rsid w:val="00A648EE"/>
    <w:rsid w:val="00A64F7D"/>
    <w:rsid w:val="00A6608A"/>
    <w:rsid w:val="00A66828"/>
    <w:rsid w:val="00A81AA7"/>
    <w:rsid w:val="00A87103"/>
    <w:rsid w:val="00A87823"/>
    <w:rsid w:val="00A9114B"/>
    <w:rsid w:val="00A913B6"/>
    <w:rsid w:val="00A92774"/>
    <w:rsid w:val="00A958CD"/>
    <w:rsid w:val="00AA50AB"/>
    <w:rsid w:val="00AA5932"/>
    <w:rsid w:val="00AB12C1"/>
    <w:rsid w:val="00AB2C56"/>
    <w:rsid w:val="00AB7600"/>
    <w:rsid w:val="00AC0DD8"/>
    <w:rsid w:val="00AC1339"/>
    <w:rsid w:val="00AC1DBF"/>
    <w:rsid w:val="00AC3369"/>
    <w:rsid w:val="00AC3F96"/>
    <w:rsid w:val="00AC4B06"/>
    <w:rsid w:val="00AD0249"/>
    <w:rsid w:val="00AD0448"/>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0AA9"/>
    <w:rsid w:val="00B0136F"/>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64981"/>
    <w:rsid w:val="00B72892"/>
    <w:rsid w:val="00B72AB9"/>
    <w:rsid w:val="00B758D3"/>
    <w:rsid w:val="00B861C4"/>
    <w:rsid w:val="00B9343D"/>
    <w:rsid w:val="00B93D0E"/>
    <w:rsid w:val="00B952CC"/>
    <w:rsid w:val="00B97FD0"/>
    <w:rsid w:val="00BA036A"/>
    <w:rsid w:val="00BA3122"/>
    <w:rsid w:val="00BA38E8"/>
    <w:rsid w:val="00BB5B4C"/>
    <w:rsid w:val="00BB7552"/>
    <w:rsid w:val="00BC13C2"/>
    <w:rsid w:val="00BC1D97"/>
    <w:rsid w:val="00BC31EB"/>
    <w:rsid w:val="00BC5E7F"/>
    <w:rsid w:val="00BD29D0"/>
    <w:rsid w:val="00BE4A8B"/>
    <w:rsid w:val="00BE4F31"/>
    <w:rsid w:val="00BE5263"/>
    <w:rsid w:val="00BE5A1E"/>
    <w:rsid w:val="00BF52FB"/>
    <w:rsid w:val="00BF7400"/>
    <w:rsid w:val="00C02BBE"/>
    <w:rsid w:val="00C053CF"/>
    <w:rsid w:val="00C06F36"/>
    <w:rsid w:val="00C11E4B"/>
    <w:rsid w:val="00C12E6C"/>
    <w:rsid w:val="00C132A5"/>
    <w:rsid w:val="00C14757"/>
    <w:rsid w:val="00C15755"/>
    <w:rsid w:val="00C2158E"/>
    <w:rsid w:val="00C2161A"/>
    <w:rsid w:val="00C30FF6"/>
    <w:rsid w:val="00C34143"/>
    <w:rsid w:val="00C3768E"/>
    <w:rsid w:val="00C41098"/>
    <w:rsid w:val="00C4456A"/>
    <w:rsid w:val="00C50CDA"/>
    <w:rsid w:val="00C51F15"/>
    <w:rsid w:val="00C54332"/>
    <w:rsid w:val="00C54BD1"/>
    <w:rsid w:val="00C5704E"/>
    <w:rsid w:val="00C6020F"/>
    <w:rsid w:val="00C61015"/>
    <w:rsid w:val="00C62CA7"/>
    <w:rsid w:val="00C65359"/>
    <w:rsid w:val="00C661FE"/>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0589"/>
    <w:rsid w:val="00CE21D3"/>
    <w:rsid w:val="00CE49EE"/>
    <w:rsid w:val="00CE72E7"/>
    <w:rsid w:val="00CF07E0"/>
    <w:rsid w:val="00CF1933"/>
    <w:rsid w:val="00CF1D63"/>
    <w:rsid w:val="00CF2CD1"/>
    <w:rsid w:val="00CF2E8C"/>
    <w:rsid w:val="00CF33A1"/>
    <w:rsid w:val="00CF449D"/>
    <w:rsid w:val="00D01D6E"/>
    <w:rsid w:val="00D021DA"/>
    <w:rsid w:val="00D17003"/>
    <w:rsid w:val="00D242DA"/>
    <w:rsid w:val="00D334E4"/>
    <w:rsid w:val="00D3461B"/>
    <w:rsid w:val="00D375D6"/>
    <w:rsid w:val="00D376F7"/>
    <w:rsid w:val="00D42D13"/>
    <w:rsid w:val="00D4589F"/>
    <w:rsid w:val="00D45BD9"/>
    <w:rsid w:val="00D519AA"/>
    <w:rsid w:val="00D54ED9"/>
    <w:rsid w:val="00D55FC2"/>
    <w:rsid w:val="00D57919"/>
    <w:rsid w:val="00D65FA5"/>
    <w:rsid w:val="00D84861"/>
    <w:rsid w:val="00D8695A"/>
    <w:rsid w:val="00D86AB6"/>
    <w:rsid w:val="00D87B7A"/>
    <w:rsid w:val="00D96132"/>
    <w:rsid w:val="00D97514"/>
    <w:rsid w:val="00DB1543"/>
    <w:rsid w:val="00DB56B1"/>
    <w:rsid w:val="00DB703C"/>
    <w:rsid w:val="00DC3F82"/>
    <w:rsid w:val="00DD095E"/>
    <w:rsid w:val="00DD0CD5"/>
    <w:rsid w:val="00DD2767"/>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27D4B"/>
    <w:rsid w:val="00E30B3D"/>
    <w:rsid w:val="00E311E5"/>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95139"/>
    <w:rsid w:val="00EA5838"/>
    <w:rsid w:val="00EA689C"/>
    <w:rsid w:val="00EB0828"/>
    <w:rsid w:val="00EB0977"/>
    <w:rsid w:val="00EB7A5F"/>
    <w:rsid w:val="00EC1DED"/>
    <w:rsid w:val="00EC4F10"/>
    <w:rsid w:val="00EC4F24"/>
    <w:rsid w:val="00EC52D9"/>
    <w:rsid w:val="00EC7C45"/>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29AA"/>
    <w:rsid w:val="00F7360F"/>
    <w:rsid w:val="00F74F50"/>
    <w:rsid w:val="00F753C0"/>
    <w:rsid w:val="00F76688"/>
    <w:rsid w:val="00F773F7"/>
    <w:rsid w:val="00F775D9"/>
    <w:rsid w:val="00F77732"/>
    <w:rsid w:val="00F8038F"/>
    <w:rsid w:val="00F81767"/>
    <w:rsid w:val="00F91789"/>
    <w:rsid w:val="00F93959"/>
    <w:rsid w:val="00F96454"/>
    <w:rsid w:val="00FA2C2F"/>
    <w:rsid w:val="00FA6A2C"/>
    <w:rsid w:val="00FB320C"/>
    <w:rsid w:val="00FB3B50"/>
    <w:rsid w:val="00FB4129"/>
    <w:rsid w:val="00FB705C"/>
    <w:rsid w:val="00FC03C8"/>
    <w:rsid w:val="00FC093B"/>
    <w:rsid w:val="00FC44AC"/>
    <w:rsid w:val="00FD16DD"/>
    <w:rsid w:val="00FD2E95"/>
    <w:rsid w:val="00FD7F02"/>
    <w:rsid w:val="00FE5BE6"/>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hyperlink" Target="http://www.wvu.edu," TargetMode="Externa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jpg"/><Relationship Id="rId10"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2E05F-3294-5A4B-A57C-E771AE026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10632</Words>
  <Characters>60603</Characters>
  <Application>Microsoft Macintosh Word</Application>
  <DocSecurity>0</DocSecurity>
  <Lines>505</Lines>
  <Paragraphs>14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1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53</cp:revision>
  <dcterms:created xsi:type="dcterms:W3CDTF">2013-04-21T20:03:00Z</dcterms:created>
  <dcterms:modified xsi:type="dcterms:W3CDTF">2013-04-23T15:57:00Z</dcterms:modified>
</cp:coreProperties>
</file>